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32834C" w14:textId="4EAC747D" w:rsidR="00AC1566" w:rsidRDefault="001655EF">
      <w:proofErr w:type="spellStart"/>
      <w:r>
        <w:t>mspms</w:t>
      </w:r>
      <w:proofErr w:type="spellEnd"/>
      <w:r>
        <w:t>: a R package and graphical interface for the processing and analysis of m</w:t>
      </w:r>
      <w:r w:rsidRPr="001655EF">
        <w:t>ultiplex substrate profiling by mass spectrometry for proteases</w:t>
      </w:r>
      <w:r>
        <w:t xml:space="preserve"> (MSP-MS) data. </w:t>
      </w:r>
    </w:p>
    <w:p w14:paraId="09E3FB66" w14:textId="77777777" w:rsidR="008E6F40" w:rsidRDefault="008E6F40"/>
    <w:p w14:paraId="7402FD96" w14:textId="41EF984F" w:rsidR="008E6F40" w:rsidRDefault="008E6F40">
      <w:r>
        <w:t>Charlie Bayne</w:t>
      </w:r>
      <w:r w:rsidRPr="008E6F40">
        <w:rPr>
          <w:vertAlign w:val="superscript"/>
        </w:rPr>
        <w:t>1</w:t>
      </w:r>
      <w:r>
        <w:rPr>
          <w:vertAlign w:val="superscript"/>
        </w:rPr>
        <w:t>,2,3</w:t>
      </w:r>
      <w:r>
        <w:t>, David Gonzalez</w:t>
      </w:r>
      <w:r w:rsidRPr="008E6F40">
        <w:rPr>
          <w:vertAlign w:val="superscript"/>
        </w:rPr>
        <w:t>2</w:t>
      </w:r>
      <w:r>
        <w:rPr>
          <w:vertAlign w:val="superscript"/>
        </w:rPr>
        <w:t>,3,6</w:t>
      </w:r>
      <w:r>
        <w:t xml:space="preserve">, </w:t>
      </w:r>
      <w:r w:rsidRPr="008E6F40">
        <w:t>Anthony O'Donoghue</w:t>
      </w:r>
    </w:p>
    <w:p w14:paraId="7E2AAC66" w14:textId="77777777" w:rsidR="008E6F40" w:rsidRDefault="008E6F40"/>
    <w:p w14:paraId="7317CBCC" w14:textId="77777777" w:rsidR="008E6F40" w:rsidRPr="00CF169D" w:rsidRDefault="008E6F40" w:rsidP="008E6F40">
      <w:pPr>
        <w:spacing w:line="480" w:lineRule="auto"/>
        <w:rPr>
          <w:rFonts w:ascii="Arial" w:hAnsi="Arial" w:cs="Arial"/>
        </w:rPr>
      </w:pPr>
      <w:r w:rsidRPr="00CF169D">
        <w:rPr>
          <w:rFonts w:ascii="Arial" w:hAnsi="Arial" w:cs="Arial"/>
        </w:rPr>
        <w:t>Institutions:</w:t>
      </w:r>
    </w:p>
    <w:p w14:paraId="72F23BBB" w14:textId="77777777" w:rsidR="008E6F40" w:rsidRPr="00CF169D" w:rsidRDefault="008E6F40" w:rsidP="008E6F40">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1EA610E" w14:textId="77777777" w:rsidR="008E6F40" w:rsidRPr="00CF169D" w:rsidRDefault="008E6F40" w:rsidP="008E6F40">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279A341F" w14:textId="77777777" w:rsidR="008E6F40" w:rsidRPr="00CF169D" w:rsidRDefault="008E6F40" w:rsidP="008E6F40">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61CE6187" w14:textId="77777777" w:rsidR="008E6F40" w:rsidRPr="00CF169D" w:rsidRDefault="008E6F40" w:rsidP="008E6F40">
      <w:pPr>
        <w:spacing w:line="480" w:lineRule="auto"/>
        <w:rPr>
          <w:rFonts w:ascii="Arial" w:hAnsi="Arial" w:cs="Arial"/>
        </w:rPr>
      </w:pPr>
      <w:r w:rsidRPr="00CF169D">
        <w:rPr>
          <w:rFonts w:ascii="Arial" w:hAnsi="Arial" w:cs="Arial"/>
          <w:vertAlign w:val="superscript"/>
        </w:rPr>
        <w:t>4</w:t>
      </w:r>
      <w:r w:rsidRPr="00CF169D">
        <w:rPr>
          <w:rFonts w:ascii="Arial" w:hAnsi="Arial" w:cs="Arial"/>
        </w:rPr>
        <w:t>Department of Pediatrics, UC San Diego, La Jolla, California 92093, USA</w:t>
      </w:r>
    </w:p>
    <w:p w14:paraId="458050D5" w14:textId="77777777" w:rsidR="008E6F40" w:rsidRPr="00CF169D" w:rsidRDefault="008E6F40" w:rsidP="008E6F40">
      <w:pPr>
        <w:spacing w:line="480" w:lineRule="auto"/>
        <w:rPr>
          <w:rFonts w:ascii="Arial" w:hAnsi="Arial" w:cs="Arial"/>
        </w:rPr>
      </w:pPr>
      <w:r w:rsidRPr="00CF169D">
        <w:rPr>
          <w:rFonts w:ascii="Arial" w:hAnsi="Arial" w:cs="Arial"/>
          <w:vertAlign w:val="superscript"/>
        </w:rPr>
        <w:t>5</w:t>
      </w:r>
      <w:r w:rsidRPr="00CF169D">
        <w:rPr>
          <w:rFonts w:ascii="Arial" w:hAnsi="Arial" w:cs="Arial"/>
        </w:rPr>
        <w:t xml:space="preserve">Sharp Rees </w:t>
      </w:r>
      <w:proofErr w:type="spellStart"/>
      <w:r w:rsidRPr="00CF169D">
        <w:rPr>
          <w:rFonts w:ascii="Arial" w:hAnsi="Arial" w:cs="Arial"/>
        </w:rPr>
        <w:t>Stealy</w:t>
      </w:r>
      <w:proofErr w:type="spellEnd"/>
      <w:r w:rsidRPr="00CF169D">
        <w:rPr>
          <w:rFonts w:ascii="Arial" w:hAnsi="Arial" w:cs="Arial"/>
        </w:rPr>
        <w:t xml:space="preserve"> Medical, San Diego, CA</w:t>
      </w:r>
    </w:p>
    <w:p w14:paraId="66A9DE95" w14:textId="77777777" w:rsidR="008E6F40" w:rsidRPr="00CF169D" w:rsidRDefault="008E6F40" w:rsidP="008E6F40">
      <w:pPr>
        <w:spacing w:line="480" w:lineRule="auto"/>
        <w:rPr>
          <w:rFonts w:ascii="Arial" w:hAnsi="Arial" w:cs="Arial"/>
        </w:rPr>
      </w:pPr>
      <w:r w:rsidRPr="00CF169D">
        <w:rPr>
          <w:rFonts w:ascii="Arial" w:hAnsi="Arial" w:cs="Arial"/>
          <w:vertAlign w:val="superscript"/>
        </w:rPr>
        <w:t>6</w:t>
      </w:r>
      <w:r w:rsidRPr="00CF169D">
        <w:rPr>
          <w:rFonts w:ascii="Arial" w:hAnsi="Arial" w:cs="Arial"/>
        </w:rPr>
        <w:t>Center for Microbiome Innovation, University of California at San Diego, La Jolla, California 92093, USA</w:t>
      </w:r>
    </w:p>
    <w:p w14:paraId="0A3D7756" w14:textId="335F8872" w:rsidR="008E6F40" w:rsidRPr="008E6F40" w:rsidRDefault="008E6F40" w:rsidP="008E6F40">
      <w:pPr>
        <w:spacing w:line="480" w:lineRule="auto"/>
        <w:rPr>
          <w:rFonts w:ascii="Arial" w:hAnsi="Arial" w:cs="Arial"/>
        </w:rPr>
      </w:pPr>
      <w:r w:rsidRPr="00CF169D">
        <w:rPr>
          <w:rFonts w:ascii="Arial" w:hAnsi="Arial" w:cs="Arial"/>
          <w:vertAlign w:val="superscript"/>
        </w:rPr>
        <w:t>7</w:t>
      </w:r>
      <w:r w:rsidRPr="00CF169D">
        <w:rPr>
          <w:rFonts w:ascii="Arial" w:hAnsi="Arial" w:cs="Arial"/>
        </w:rPr>
        <w:t>School of Pharmacy, University of Wisconsin, Madison, Wisconsin 53705, USA</w:t>
      </w:r>
    </w:p>
    <w:p w14:paraId="5804B3A9" w14:textId="77777777" w:rsidR="001655EF" w:rsidRDefault="001655EF"/>
    <w:p w14:paraId="43545526" w14:textId="77777777" w:rsidR="001655EF" w:rsidRDefault="001655EF"/>
    <w:p w14:paraId="37CB9B3A" w14:textId="05408D0C" w:rsidR="00E04EEF" w:rsidRPr="00616263" w:rsidRDefault="001655EF">
      <w:pPr>
        <w:rPr>
          <w:b/>
          <w:bCs/>
          <w:sz w:val="32"/>
          <w:szCs w:val="32"/>
        </w:rPr>
      </w:pPr>
      <w:r w:rsidRPr="00616263">
        <w:rPr>
          <w:b/>
          <w:bCs/>
          <w:sz w:val="32"/>
          <w:szCs w:val="32"/>
        </w:rPr>
        <w:t xml:space="preserve">Abstract: </w:t>
      </w:r>
    </w:p>
    <w:p w14:paraId="6AE164C5" w14:textId="77777777" w:rsidR="00E04EEF" w:rsidRDefault="00E04EEF"/>
    <w:p w14:paraId="574ABD5E" w14:textId="48BA02B1" w:rsidR="005351BA" w:rsidRDefault="00717ECB">
      <w:r>
        <w:t xml:space="preserve">Multiplex Substrate Profiling by Mass Spectrometry (MSP-MS) is a powerful method used to determine the substrate specificity of proteases. </w:t>
      </w:r>
      <w:r w:rsidR="006D1F23">
        <w:t xml:space="preserve">This </w:t>
      </w:r>
      <w:r>
        <w:t xml:space="preserve">method </w:t>
      </w:r>
      <w:r w:rsidR="006D1F23">
        <w:t xml:space="preserve">is of interest for many groups interested in the study of proteases and their role as regulators of many biological pathways </w:t>
      </w:r>
      <w:r w:rsidR="000175EC">
        <w:t>whether applied to the</w:t>
      </w:r>
      <w:r w:rsidR="006D1F23">
        <w:t xml:space="preserve"> study of disease states,</w:t>
      </w:r>
      <w:r w:rsidR="000175EC">
        <w:t xml:space="preserve"> the</w:t>
      </w:r>
      <w:r w:rsidR="006D1F23">
        <w:t xml:space="preserve"> development of diagnostic and prognostic tests, generation of tool compounds, </w:t>
      </w:r>
      <w:r w:rsidR="000175EC">
        <w:t>or</w:t>
      </w:r>
      <w:r w:rsidR="006D1F23">
        <w:t xml:space="preserve"> rational design of protease targeting therapeutics. </w:t>
      </w:r>
      <w:r w:rsidR="005351BA">
        <w:t xml:space="preserve">Analysis of </w:t>
      </w:r>
      <w:r w:rsidR="006D1F23">
        <w:t>the</w:t>
      </w:r>
      <w:r w:rsidR="005351BA">
        <w:t xml:space="preserve"> MS based data</w:t>
      </w:r>
      <w:r w:rsidR="006D1F23">
        <w:t xml:space="preserve"> produced by MSP-MS</w:t>
      </w:r>
      <w:r w:rsidR="005351BA">
        <w:t xml:space="preserve"> is a multistep process involving </w:t>
      </w:r>
      <w:r w:rsidR="00E04EEF">
        <w:t xml:space="preserve">detection and quantification of peptides, </w:t>
      </w:r>
      <w:r w:rsidR="005351BA">
        <w:t xml:space="preserve">normalization, outlier detection, imputation, </w:t>
      </w:r>
      <w:r w:rsidR="000760FC">
        <w:t>cleavage sequence identification</w:t>
      </w:r>
      <w:r w:rsidR="00C7002C">
        <w:t>, statistics, and data visualizations</w:t>
      </w:r>
      <w:r w:rsidR="005351BA">
        <w:t xml:space="preserve">. </w:t>
      </w:r>
      <w:r w:rsidR="00E04EEF">
        <w:t xml:space="preserve">This process </w:t>
      </w:r>
      <w:r w:rsidR="005351BA">
        <w:t xml:space="preserve">can be challenging, especially for biologists/ </w:t>
      </w:r>
      <w:r w:rsidR="000760FC">
        <w:t xml:space="preserve">mass </w:t>
      </w:r>
      <w:proofErr w:type="spellStart"/>
      <w:r w:rsidR="00C40DD3" w:rsidRPr="00C40DD3">
        <w:t>spectrometrist</w:t>
      </w:r>
      <w:r w:rsidR="00C40DD3">
        <w:t>s</w:t>
      </w:r>
      <w:proofErr w:type="spellEnd"/>
      <w:r w:rsidR="00C40DD3">
        <w:t xml:space="preserve"> </w:t>
      </w:r>
      <w:r w:rsidR="005351BA">
        <w:t>with limited programming</w:t>
      </w:r>
      <w:r w:rsidR="000760FC">
        <w:t xml:space="preserve"> </w:t>
      </w:r>
      <w:r w:rsidR="006D1F23">
        <w:t>experience.</w:t>
      </w:r>
      <w:r>
        <w:t xml:space="preserve"> </w:t>
      </w:r>
      <w:r w:rsidR="005351BA">
        <w:t xml:space="preserve">To overcome these issues, we provide the </w:t>
      </w:r>
      <w:proofErr w:type="spellStart"/>
      <w:r w:rsidR="005351BA">
        <w:t>mspms</w:t>
      </w:r>
      <w:proofErr w:type="spellEnd"/>
      <w:r w:rsidR="005351BA">
        <w:t xml:space="preserve"> R package alongside a companion graphic user interface</w:t>
      </w:r>
      <w:r w:rsidR="002C62AD">
        <w:t xml:space="preserve"> hosted at </w:t>
      </w:r>
      <w:r w:rsidR="002C62AD" w:rsidRPr="002C62AD">
        <w:lastRenderedPageBreak/>
        <w:t>https://gonzalezlab.shinyapps.io/mspms_shiny/</w:t>
      </w:r>
      <w:r w:rsidR="005351BA">
        <w:t xml:space="preserve"> to facilitate the analysis of MSP-MS data </w:t>
      </w:r>
      <w:r w:rsidR="00E04EEF">
        <w:t>utilizing</w:t>
      </w:r>
      <w:r w:rsidR="005351BA">
        <w:t xml:space="preserve"> good software</w:t>
      </w:r>
      <w:r w:rsidR="002C62AD">
        <w:t>/data analysis</w:t>
      </w:r>
      <w:r w:rsidR="005351BA">
        <w:t xml:space="preserve"> practices. </w:t>
      </w:r>
    </w:p>
    <w:p w14:paraId="23576887" w14:textId="77777777" w:rsidR="001655EF" w:rsidRDefault="001655EF"/>
    <w:p w14:paraId="3BE1BAD0" w14:textId="77777777" w:rsidR="001655EF" w:rsidRDefault="001655EF"/>
    <w:p w14:paraId="7211EB59" w14:textId="28135753" w:rsidR="001655EF" w:rsidRPr="00616263" w:rsidRDefault="001655EF">
      <w:pPr>
        <w:rPr>
          <w:sz w:val="32"/>
          <w:szCs w:val="32"/>
        </w:rPr>
      </w:pPr>
      <w:r w:rsidRPr="00616263">
        <w:rPr>
          <w:sz w:val="32"/>
          <w:szCs w:val="32"/>
        </w:rPr>
        <w:t>Introduction:</w:t>
      </w:r>
    </w:p>
    <w:p w14:paraId="7C4717BC" w14:textId="77777777" w:rsidR="00E04EEF" w:rsidRDefault="00E04EEF"/>
    <w:p w14:paraId="5CCD1EA2" w14:textId="77777777" w:rsidR="00273727" w:rsidRPr="00273727" w:rsidRDefault="000175EC">
      <w:pPr>
        <w:rPr>
          <w:b/>
          <w:bCs/>
        </w:rPr>
      </w:pPr>
      <w:r w:rsidRPr="00273727">
        <w:rPr>
          <w:b/>
          <w:bCs/>
        </w:rPr>
        <w:t xml:space="preserve">Describe the method. </w:t>
      </w:r>
    </w:p>
    <w:p w14:paraId="2CD51517" w14:textId="77777777" w:rsidR="00273727" w:rsidRDefault="00273727"/>
    <w:p w14:paraId="2752EFC8" w14:textId="08CE875B" w:rsidR="00616263" w:rsidRDefault="00E04EEF">
      <w:r>
        <w:t>M</w:t>
      </w:r>
      <w:r w:rsidRPr="001655EF">
        <w:t>ultiplex substrate profiling by mass spectrometry for proteases</w:t>
      </w:r>
      <w:r>
        <w:t xml:space="preserve"> (MSP-MS) </w:t>
      </w:r>
      <w:r w:rsidR="00273727">
        <w:t xml:space="preserve">is a method for determining protease substrate specificity. This method works by utilizing a rationally designed library of peptide sequences, </w:t>
      </w:r>
      <w:r w:rsidR="00616263">
        <w:t>incubating</w:t>
      </w:r>
      <w:r w:rsidR="00273727">
        <w:t xml:space="preserve"> them </w:t>
      </w:r>
      <w:r w:rsidR="00616263">
        <w:t>in</w:t>
      </w:r>
      <w:r w:rsidR="00273727">
        <w:t xml:space="preserve"> a protease/protease </w:t>
      </w:r>
      <w:r w:rsidR="00616263">
        <w:t>mixture</w:t>
      </w:r>
      <w:r w:rsidR="00273727">
        <w:t>,</w:t>
      </w:r>
      <w:r w:rsidR="00616263">
        <w:t xml:space="preserve"> treating with </w:t>
      </w:r>
      <w:r w:rsidR="00C7002C">
        <w:t>any desired</w:t>
      </w:r>
      <w:r w:rsidR="00616263">
        <w:t xml:space="preserve"> experimental condition</w:t>
      </w:r>
      <w:r w:rsidR="00C7002C">
        <w:t>s</w:t>
      </w:r>
      <w:r w:rsidR="00616263">
        <w:t>,</w:t>
      </w:r>
      <w:r w:rsidR="00273727">
        <w:t xml:space="preserve"> and </w:t>
      </w:r>
      <w:r w:rsidR="00C7002C">
        <w:t>then</w:t>
      </w:r>
      <w:r w:rsidR="00273727">
        <w:t xml:space="preserve"> detecting and </w:t>
      </w:r>
      <w:r w:rsidR="00616263">
        <w:t>quantifying</w:t>
      </w:r>
      <w:r w:rsidR="00273727">
        <w:t xml:space="preserve"> the </w:t>
      </w:r>
      <w:r w:rsidR="00616263">
        <w:t>cleaved peptides</w:t>
      </w:r>
      <w:r w:rsidR="00E16F89">
        <w:t xml:space="preserve"> through mass spectrometry</w:t>
      </w:r>
      <w:r w:rsidR="00C7002C">
        <w:fldChar w:fldCharType="begin"/>
      </w:r>
      <w:r w:rsidR="00C7002C">
        <w:instrText xml:space="preserve"> ADDIN ZOTERO_ITEM CSL_CITATION {"citationID":"tF4RQ9ua","properties":{"formattedCitation":"\\super 1\\nosupersub{}","plainCitation":"1","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C7002C">
        <w:fldChar w:fldCharType="separate"/>
      </w:r>
      <w:r w:rsidR="00C7002C" w:rsidRPr="00C7002C">
        <w:rPr>
          <w:rFonts w:ascii="Aptos" w:cs="Times New Roman"/>
          <w:vertAlign w:val="superscript"/>
        </w:rPr>
        <w:t>1</w:t>
      </w:r>
      <w:r w:rsidR="00C7002C">
        <w:fldChar w:fldCharType="end"/>
      </w:r>
      <w:r w:rsidR="00616263">
        <w:t xml:space="preserve">. </w:t>
      </w:r>
      <w:r w:rsidR="00C7002C">
        <w:t>MSP-MS has been used to discover……...</w:t>
      </w:r>
    </w:p>
    <w:p w14:paraId="429EDF19" w14:textId="3FD7B372" w:rsidR="000175EC" w:rsidRDefault="000175EC"/>
    <w:p w14:paraId="5EEB7824" w14:textId="77777777" w:rsidR="000175EC" w:rsidRDefault="000175EC"/>
    <w:p w14:paraId="25B41AD0" w14:textId="09755A68" w:rsidR="00273727" w:rsidRDefault="00273727">
      <w:pPr>
        <w:rPr>
          <w:b/>
          <w:bCs/>
        </w:rPr>
      </w:pPr>
      <w:r w:rsidRPr="00273727">
        <w:rPr>
          <w:b/>
          <w:bCs/>
        </w:rPr>
        <w:t>What is the problem?</w:t>
      </w:r>
    </w:p>
    <w:p w14:paraId="5894DF9D" w14:textId="77777777" w:rsidR="00616263" w:rsidRPr="00273727" w:rsidRDefault="00616263">
      <w:pPr>
        <w:rPr>
          <w:b/>
          <w:bCs/>
        </w:rPr>
      </w:pPr>
    </w:p>
    <w:p w14:paraId="55F7B431" w14:textId="569F139C" w:rsidR="00273727" w:rsidRDefault="00203808">
      <w:r>
        <w:t xml:space="preserve">MSP-MS is applicable to a wide group of researchers as it only requires a synthetically created peptide library, mass spectrometer, and samples containing protease(s) to perform. </w:t>
      </w:r>
      <w:r w:rsidR="00273727">
        <w:t>While</w:t>
      </w:r>
      <w:r w:rsidR="00E16F89">
        <w:t xml:space="preserve"> </w:t>
      </w:r>
      <w:r w:rsidR="00273727">
        <w:t>relatively simple</w:t>
      </w:r>
      <w:r w:rsidR="00E16F89">
        <w:t xml:space="preserve"> conceptually, MSP-MS</w:t>
      </w:r>
      <w:r w:rsidR="00273727">
        <w:t xml:space="preserve"> produces high dimensional data that </w:t>
      </w:r>
      <w:r w:rsidR="00C7002C">
        <w:t>can be very</w:t>
      </w:r>
      <w:r w:rsidR="00273727">
        <w:t xml:space="preserve"> challenging for</w:t>
      </w:r>
      <w:r w:rsidR="00C7002C">
        <w:t xml:space="preserve"> </w:t>
      </w:r>
      <w:r w:rsidR="00616263">
        <w:t xml:space="preserve">biologists or mass </w:t>
      </w:r>
      <w:proofErr w:type="spellStart"/>
      <w:r w:rsidR="00616263">
        <w:t>spectrometrists</w:t>
      </w:r>
      <w:proofErr w:type="spellEnd"/>
      <w:r w:rsidR="00616263">
        <w:t xml:space="preserve"> to analyze. </w:t>
      </w:r>
      <w:r w:rsidR="00B60376">
        <w:t xml:space="preserve">Adequate interpretation of the MSP-MS data requires several steps. The data must be median normalized, outliers detected and removed, missing values imputed, cleavage motifs </w:t>
      </w:r>
      <w:r w:rsidR="00C7002C">
        <w:t xml:space="preserve">relative to the peptide library </w:t>
      </w:r>
      <w:r w:rsidR="00B60376">
        <w:t>recognized</w:t>
      </w:r>
      <w:r w:rsidR="00C7002C">
        <w:t>, and then downstream statistics and visualizations must be performed</w:t>
      </w:r>
      <w:r w:rsidR="00B60376">
        <w:t xml:space="preserve">. </w:t>
      </w:r>
    </w:p>
    <w:p w14:paraId="1C91A135" w14:textId="77777777" w:rsidR="00273727" w:rsidRDefault="00273727"/>
    <w:p w14:paraId="093CE882" w14:textId="3E76BECB" w:rsidR="00E16F89" w:rsidRDefault="00273727" w:rsidP="007B24BC">
      <w:r>
        <w:t xml:space="preserve">A central component of any experimental method </w:t>
      </w:r>
      <w:r w:rsidR="00616263">
        <w:t>working on complex data, is the data</w:t>
      </w:r>
      <w:r>
        <w:t xml:space="preserve"> analysis pipeline</w:t>
      </w:r>
      <w:r w:rsidR="00E16F89">
        <w:t xml:space="preserve">. </w:t>
      </w:r>
      <w:r w:rsidR="00203808">
        <w:t>Poorly documented analysis code</w:t>
      </w:r>
      <w:r w:rsidR="00B60376">
        <w:t xml:space="preserve"> poses a number of challenges. It</w:t>
      </w:r>
      <w:r w:rsidR="00203808">
        <w:t xml:space="preserve"> has been a prevalent problem in the biological research world, leading to the retraction of several high-profile papers in recent years. </w:t>
      </w:r>
      <w:r w:rsidR="00B60376">
        <w:t xml:space="preserve">There is also a logistical problem, as it limits the portability/ reproducibility of </w:t>
      </w:r>
      <w:r w:rsidR="007B24BC">
        <w:t>analysis</w:t>
      </w:r>
      <w:r w:rsidR="00E16F89">
        <w:t xml:space="preserve"> lab to lab since it requires specific knowledge from the programmer to </w:t>
      </w:r>
      <w:r w:rsidR="00203808">
        <w:t>successfully utilize</w:t>
      </w:r>
      <w:r w:rsidR="00E16F89">
        <w:t>.</w:t>
      </w:r>
      <w:r w:rsidR="00203808">
        <w:t xml:space="preserve"> This is commonly a problem in academic labs, where a researcher may </w:t>
      </w:r>
      <w:r w:rsidR="00B60376">
        <w:t>develop</w:t>
      </w:r>
      <w:r w:rsidR="00203808">
        <w:t xml:space="preserve"> code widely used for analysis within the lab before leaving for a new opportunity. Often, this results in an opaque codebase that may be treated as a black box and can </w:t>
      </w:r>
      <w:r w:rsidR="00B60376">
        <w:t xml:space="preserve">ultimately </w:t>
      </w:r>
      <w:r w:rsidR="00203808">
        <w:t xml:space="preserve">result in erroneous data analysis, especially as the original code gets distorted over time through </w:t>
      </w:r>
      <w:r w:rsidR="007B24BC">
        <w:t xml:space="preserve">decentralized </w:t>
      </w:r>
      <w:r w:rsidR="00203808">
        <w:t xml:space="preserve">use </w:t>
      </w:r>
      <w:r w:rsidR="007B24BC">
        <w:t>by</w:t>
      </w:r>
      <w:r w:rsidR="00203808">
        <w:t xml:space="preserve"> various researchers. </w:t>
      </w:r>
      <w:r w:rsidR="007B24BC">
        <w:t xml:space="preserve">Solutions for this exist in </w:t>
      </w:r>
      <w:r w:rsidR="00AE1B5F">
        <w:t xml:space="preserve">the domain of </w:t>
      </w:r>
      <w:r w:rsidR="007B24BC">
        <w:t xml:space="preserve">software engineering, but </w:t>
      </w:r>
      <w:r w:rsidR="00C7002C">
        <w:t>often times they are not</w:t>
      </w:r>
      <w:r w:rsidR="007B24BC">
        <w:t xml:space="preserve"> </w:t>
      </w:r>
      <w:r w:rsidR="00A043A6">
        <w:t xml:space="preserve">successfully </w:t>
      </w:r>
      <w:r w:rsidR="007B24BC">
        <w:t>implemented in</w:t>
      </w:r>
      <w:r w:rsidR="00AE1B5F">
        <w:t xml:space="preserve"> biology</w:t>
      </w:r>
      <w:r w:rsidR="007B24BC">
        <w:t xml:space="preserve"> labs</w:t>
      </w:r>
      <w:r w:rsidR="00AE1B5F">
        <w:t>, due to the</w:t>
      </w:r>
      <w:r w:rsidR="00C7002C">
        <w:t xml:space="preserve"> background knowledge required and the amount of </w:t>
      </w:r>
      <w:r w:rsidR="00AE1B5F">
        <w:t>time it would take</w:t>
      </w:r>
      <w:r w:rsidR="00DA61FA">
        <w:t xml:space="preserve"> </w:t>
      </w:r>
      <w:r w:rsidR="00EB0E14">
        <w:t>to develop</w:t>
      </w:r>
      <w:r w:rsidR="00C7002C">
        <w:t xml:space="preserve">. </w:t>
      </w:r>
    </w:p>
    <w:p w14:paraId="18E2E123" w14:textId="77777777" w:rsidR="00203808" w:rsidRDefault="00203808"/>
    <w:p w14:paraId="621607FF" w14:textId="714A1CBC" w:rsidR="00273727" w:rsidRDefault="00273727">
      <w:pPr>
        <w:rPr>
          <w:b/>
          <w:bCs/>
        </w:rPr>
      </w:pPr>
      <w:r w:rsidRPr="00616263">
        <w:rPr>
          <w:b/>
          <w:bCs/>
        </w:rPr>
        <w:t>How does this fix the problem?</w:t>
      </w:r>
    </w:p>
    <w:p w14:paraId="766E8A30" w14:textId="77777777" w:rsidR="00616263" w:rsidRDefault="00616263" w:rsidP="00616263"/>
    <w:p w14:paraId="0E6E4787" w14:textId="19E4940E" w:rsidR="00C7002C" w:rsidRDefault="00A043A6" w:rsidP="00C7002C">
      <w:r>
        <w:lastRenderedPageBreak/>
        <w:t>To overcome these issues, we developed</w:t>
      </w:r>
      <w:r w:rsidR="00616263">
        <w:t xml:space="preserve"> </w:t>
      </w:r>
      <w:proofErr w:type="spellStart"/>
      <w:r w:rsidR="00616263">
        <w:t>mspms</w:t>
      </w:r>
      <w:proofErr w:type="spellEnd"/>
      <w:r w:rsidR="00616263">
        <w:t xml:space="preserve">, which is a well-documented, portable, and reproducible R package for </w:t>
      </w:r>
      <w:r w:rsidR="000633B2">
        <w:t>the analysis of</w:t>
      </w:r>
      <w:r w:rsidR="00616263">
        <w:t xml:space="preserve"> MSP-MS data. This package </w:t>
      </w:r>
      <w:r w:rsidR="000633B2">
        <w:t>brings good</w:t>
      </w:r>
      <w:r w:rsidR="007B24BC">
        <w:t xml:space="preserve"> </w:t>
      </w:r>
      <w:r w:rsidR="000633B2">
        <w:t>software practices to</w:t>
      </w:r>
      <w:r w:rsidR="007B24BC">
        <w:t xml:space="preserve"> </w:t>
      </w:r>
      <w:r w:rsidR="000633B2">
        <w:t>MSP-MS data analysi</w:t>
      </w:r>
      <w:r w:rsidR="007B24BC">
        <w:t>s</w:t>
      </w:r>
      <w:r w:rsidR="00C7002C">
        <w:t xml:space="preserve">. We also recognize that there may be a wide community of researchers interested in the MSP-MS method but find the R programming environment to be inaccessible. </w:t>
      </w:r>
      <w:r w:rsidR="00616263">
        <w:t xml:space="preserve">For </w:t>
      </w:r>
      <w:r w:rsidR="007B24BC">
        <w:t>such</w:t>
      </w:r>
      <w:r w:rsidR="00616263">
        <w:t xml:space="preserve"> case</w:t>
      </w:r>
      <w:r w:rsidR="007B24BC">
        <w:t>s</w:t>
      </w:r>
      <w:r w:rsidR="00616263">
        <w:t xml:space="preserve">, we provide </w:t>
      </w:r>
      <w:proofErr w:type="spellStart"/>
      <w:r w:rsidR="00616263">
        <w:t>mspms</w:t>
      </w:r>
      <w:proofErr w:type="spellEnd"/>
      <w:r w:rsidR="00616263">
        <w:t>-</w:t>
      </w:r>
      <w:r w:rsidR="000633B2">
        <w:t>shiny, a</w:t>
      </w:r>
      <w:r w:rsidR="00616263">
        <w:t xml:space="preserve"> graphical user </w:t>
      </w:r>
      <w:r w:rsidR="000633B2">
        <w:t xml:space="preserve">interface to the core features of the </w:t>
      </w:r>
      <w:proofErr w:type="spellStart"/>
      <w:r w:rsidR="000633B2">
        <w:t>mspms</w:t>
      </w:r>
      <w:proofErr w:type="spellEnd"/>
      <w:r w:rsidR="000633B2">
        <w:t xml:space="preserve"> package. </w:t>
      </w:r>
      <w:proofErr w:type="spellStart"/>
      <w:r w:rsidR="000633B2">
        <w:t>Mspms</w:t>
      </w:r>
      <w:proofErr w:type="spellEnd"/>
      <w:r w:rsidR="000633B2">
        <w:t>-shiny is available on the web at</w:t>
      </w:r>
      <w:r w:rsidR="007B24BC">
        <w:t xml:space="preserve"> </w:t>
      </w:r>
      <w:r w:rsidR="000633B2" w:rsidRPr="000633B2">
        <w:t>https://gonzalezlab.shinyapps.io/mspms_shiny/</w:t>
      </w:r>
      <w:r w:rsidR="000633B2">
        <w:t xml:space="preserve">, or by downloading and </w:t>
      </w:r>
      <w:r w:rsidR="00E16F89">
        <w:t>running locally on</w:t>
      </w:r>
      <w:r w:rsidR="000633B2">
        <w:t xml:space="preserve"> the </w:t>
      </w:r>
      <w:r w:rsidR="00E16F89">
        <w:t>researcher’s</w:t>
      </w:r>
      <w:r w:rsidR="000633B2">
        <w:t xml:space="preserve"> </w:t>
      </w:r>
      <w:r w:rsidR="00E16F89">
        <w:t>computer</w:t>
      </w:r>
      <w:r w:rsidR="000633B2">
        <w:t xml:space="preserve"> of choice. </w:t>
      </w:r>
      <w:r w:rsidR="00C7002C">
        <w:t>Th</w:t>
      </w:r>
      <w:r w:rsidR="00C7002C">
        <w:t>ese user-friendly</w:t>
      </w:r>
      <w:r w:rsidR="00C7002C">
        <w:t xml:space="preserve"> </w:t>
      </w:r>
      <w:r w:rsidR="00C7002C">
        <w:t>tools</w:t>
      </w:r>
      <w:r w:rsidR="00C7002C">
        <w:t xml:space="preserve"> in combination with the</w:t>
      </w:r>
      <w:r w:rsidR="00C7002C">
        <w:t xml:space="preserve"> powerful</w:t>
      </w:r>
      <w:r w:rsidR="00C7002C">
        <w:t xml:space="preserve"> MSP-MS method offers a robust </w:t>
      </w:r>
      <w:r w:rsidR="00C7002C">
        <w:t>resource</w:t>
      </w:r>
      <w:r w:rsidR="00C7002C">
        <w:t xml:space="preserve"> that is widely applicable for the protease research community.</w:t>
      </w:r>
    </w:p>
    <w:p w14:paraId="28938211" w14:textId="2AB4570E" w:rsidR="000633B2" w:rsidRDefault="000633B2"/>
    <w:p w14:paraId="0DB3EAE0" w14:textId="426A6568" w:rsidR="000F5822" w:rsidRPr="000F5822" w:rsidRDefault="000F5822">
      <w:pPr>
        <w:rPr>
          <w:b/>
          <w:bCs/>
        </w:rPr>
      </w:pPr>
      <w:r w:rsidRPr="000F5822">
        <w:rPr>
          <w:b/>
          <w:bCs/>
        </w:rPr>
        <w:t>What will we do in this study to show that it works?</w:t>
      </w:r>
    </w:p>
    <w:p w14:paraId="0857A57F" w14:textId="77777777" w:rsidR="000F5822" w:rsidRDefault="000F5822"/>
    <w:p w14:paraId="78A8D5BA" w14:textId="3E75B8B0" w:rsidR="000633B2" w:rsidRPr="000633B2" w:rsidRDefault="000633B2">
      <w:r>
        <w:t xml:space="preserve">Here we describe the core features of the </w:t>
      </w:r>
      <w:r w:rsidR="00E16F89">
        <w:t>package and</w:t>
      </w:r>
      <w:r>
        <w:t xml:space="preserve"> demonstrate </w:t>
      </w:r>
      <w:r w:rsidR="00C7002C">
        <w:t>their</w:t>
      </w:r>
      <w:r>
        <w:t xml:space="preserve"> use through the analysis of a </w:t>
      </w:r>
      <w:r w:rsidR="00C7002C">
        <w:t xml:space="preserve">simple use case of MSP-MS data. </w:t>
      </w:r>
    </w:p>
    <w:p w14:paraId="2810E263" w14:textId="77777777" w:rsidR="000175EC" w:rsidRDefault="000175EC"/>
    <w:p w14:paraId="3C8E6C92" w14:textId="77777777" w:rsidR="00C7002C" w:rsidRDefault="00C7002C"/>
    <w:p w14:paraId="3445B416" w14:textId="44BD2F7D" w:rsidR="00616263" w:rsidRDefault="00616263" w:rsidP="00616263">
      <w:pPr>
        <w:rPr>
          <w:sz w:val="32"/>
          <w:szCs w:val="32"/>
        </w:rPr>
      </w:pPr>
      <w:r>
        <w:rPr>
          <w:sz w:val="32"/>
          <w:szCs w:val="32"/>
        </w:rPr>
        <w:t>Methods</w:t>
      </w:r>
      <w:r w:rsidRPr="00616263">
        <w:rPr>
          <w:sz w:val="32"/>
          <w:szCs w:val="32"/>
        </w:rPr>
        <w:t>:</w:t>
      </w:r>
    </w:p>
    <w:p w14:paraId="60692854" w14:textId="77777777" w:rsidR="007B24BC" w:rsidRDefault="007B24BC" w:rsidP="00616263">
      <w:pPr>
        <w:rPr>
          <w:sz w:val="32"/>
          <w:szCs w:val="32"/>
        </w:rPr>
      </w:pPr>
    </w:p>
    <w:p w14:paraId="535423DB" w14:textId="77777777" w:rsidR="00C7002C" w:rsidRDefault="00C7002C" w:rsidP="00C7002C">
      <w:pPr>
        <w:rPr>
          <w:b/>
          <w:bCs/>
        </w:rPr>
      </w:pPr>
      <w:r>
        <w:rPr>
          <w:b/>
          <w:bCs/>
        </w:rPr>
        <w:t>Code Availability</w:t>
      </w:r>
    </w:p>
    <w:p w14:paraId="7E410A1A" w14:textId="77777777" w:rsidR="00C7002C" w:rsidRDefault="00C7002C" w:rsidP="00C7002C">
      <w:pPr>
        <w:rPr>
          <w:b/>
          <w:bCs/>
        </w:rPr>
      </w:pPr>
    </w:p>
    <w:p w14:paraId="77AA4664" w14:textId="44F9C5A1" w:rsidR="00C7002C" w:rsidRDefault="00C7002C" w:rsidP="00C7002C">
      <w:proofErr w:type="spellStart"/>
      <w:r>
        <w:t>Mspms</w:t>
      </w:r>
      <w:proofErr w:type="spellEnd"/>
      <w:r>
        <w:t xml:space="preserve"> </w:t>
      </w:r>
      <w:r>
        <w:t>is</w:t>
      </w:r>
      <w:r>
        <w:t xml:space="preserve"> implemented in R and released under a MIT license. </w:t>
      </w:r>
    </w:p>
    <w:p w14:paraId="347E986C" w14:textId="77777777" w:rsidR="00C7002C" w:rsidRDefault="00C7002C" w:rsidP="00C7002C">
      <w:pPr>
        <w:rPr>
          <w:b/>
          <w:bCs/>
        </w:rPr>
      </w:pPr>
    </w:p>
    <w:p w14:paraId="5DF06492" w14:textId="77777777" w:rsidR="00C7002C" w:rsidRDefault="00C7002C" w:rsidP="00C7002C">
      <w:pPr>
        <w:rPr>
          <w:b/>
          <w:bCs/>
        </w:rPr>
      </w:pPr>
    </w:p>
    <w:p w14:paraId="6A4F10F9" w14:textId="709E6331" w:rsidR="00C7002C" w:rsidRPr="00EF2CF4" w:rsidRDefault="00C7002C" w:rsidP="00C7002C">
      <w:r w:rsidRPr="00EF2CF4">
        <w:t>Th</w:t>
      </w:r>
      <w:r>
        <w:t xml:space="preserve">is package is </w:t>
      </w:r>
      <w:r>
        <w:t xml:space="preserve">available on </w:t>
      </w:r>
      <w:proofErr w:type="spellStart"/>
      <w:r>
        <w:t>Bioconducter</w:t>
      </w:r>
      <w:proofErr w:type="spellEnd"/>
      <w:r>
        <w:t xml:space="preserve">? </w:t>
      </w:r>
    </w:p>
    <w:p w14:paraId="764B1BC9" w14:textId="77777777" w:rsidR="00C7002C" w:rsidRDefault="00C7002C" w:rsidP="00C7002C">
      <w:pPr>
        <w:rPr>
          <w:b/>
          <w:bCs/>
        </w:rPr>
      </w:pPr>
    </w:p>
    <w:p w14:paraId="3A75ED79" w14:textId="77777777" w:rsidR="00C7002C" w:rsidRDefault="00C7002C" w:rsidP="00C7002C">
      <w:r w:rsidRPr="00DA61FA">
        <w:t xml:space="preserve">The development version of </w:t>
      </w:r>
      <w:proofErr w:type="spellStart"/>
      <w:r w:rsidRPr="00DA61FA">
        <w:t>mspms</w:t>
      </w:r>
      <w:proofErr w:type="spellEnd"/>
      <w:r>
        <w:t xml:space="preserve"> is available on </w:t>
      </w:r>
      <w:proofErr w:type="spellStart"/>
      <w:r>
        <w:t>github</w:t>
      </w:r>
      <w:proofErr w:type="spellEnd"/>
      <w:r>
        <w:t xml:space="preserve"> at </w:t>
      </w:r>
      <w:hyperlink r:id="rId6" w:history="1">
        <w:r w:rsidRPr="008E0FC9">
          <w:rPr>
            <w:rStyle w:val="Hyperlink"/>
          </w:rPr>
          <w:t>https://github.com/baynec2/mspms</w:t>
        </w:r>
      </w:hyperlink>
      <w:r>
        <w:t xml:space="preserve">. </w:t>
      </w:r>
    </w:p>
    <w:p w14:paraId="592413BF" w14:textId="77777777" w:rsidR="00C7002C" w:rsidRDefault="00C7002C" w:rsidP="00C7002C"/>
    <w:p w14:paraId="58166997" w14:textId="77777777" w:rsidR="00C7002C" w:rsidRDefault="00C7002C" w:rsidP="00C7002C">
      <w:r>
        <w:t xml:space="preserve">The shiny interface to </w:t>
      </w:r>
      <w:proofErr w:type="spellStart"/>
      <w:r>
        <w:t>mspms</w:t>
      </w:r>
      <w:proofErr w:type="spellEnd"/>
      <w:r>
        <w:t xml:space="preserve"> can be found hosted at </w:t>
      </w:r>
      <w:hyperlink r:id="rId7" w:history="1">
        <w:r w:rsidRPr="00EC62C5">
          <w:rPr>
            <w:rStyle w:val="Hyperlink"/>
          </w:rPr>
          <w:t>https://gonzalezlab.shinyapps.io/mspms_shiny/</w:t>
        </w:r>
      </w:hyperlink>
    </w:p>
    <w:p w14:paraId="6EDDB293" w14:textId="77777777" w:rsidR="00C7002C" w:rsidRDefault="00C7002C" w:rsidP="00C7002C"/>
    <w:p w14:paraId="4A18A0BF" w14:textId="5C195D2C" w:rsidR="00C7002C" w:rsidRDefault="00C7002C" w:rsidP="00C7002C">
      <w:r>
        <w:t>The code utilized in this manuscript can be found at</w:t>
      </w:r>
      <w:r>
        <w:t xml:space="preserve"> </w:t>
      </w:r>
    </w:p>
    <w:p w14:paraId="43756138" w14:textId="77777777" w:rsidR="00C7002C" w:rsidRPr="00DA61FA" w:rsidRDefault="00C7002C" w:rsidP="00C7002C"/>
    <w:p w14:paraId="5DD6AC4C" w14:textId="77777777" w:rsidR="00C7002C" w:rsidRDefault="00C7002C" w:rsidP="007B24BC"/>
    <w:p w14:paraId="3412C8B4" w14:textId="2020F239" w:rsidR="00C7002C" w:rsidRDefault="00C7002C" w:rsidP="007B24BC">
      <w:proofErr w:type="spellStart"/>
      <w:r>
        <w:t>mspms</w:t>
      </w:r>
      <w:proofErr w:type="spellEnd"/>
      <w:r>
        <w:t xml:space="preserve"> contains 4 broad categories of functions: those that are responsible for making the package generically useful, normalizing/processing data, performing statistics, and visualizing the data. </w:t>
      </w:r>
    </w:p>
    <w:p w14:paraId="62160160" w14:textId="77777777" w:rsidR="00DA61FA" w:rsidRDefault="00DA61FA" w:rsidP="007B24BC"/>
    <w:p w14:paraId="7FAE1683" w14:textId="2B36A175" w:rsidR="00DA61FA" w:rsidRDefault="00C7002C" w:rsidP="007B24BC">
      <w:pPr>
        <w:rPr>
          <w:b/>
          <w:bCs/>
        </w:rPr>
      </w:pPr>
      <w:r w:rsidRPr="00C7002C">
        <w:rPr>
          <w:b/>
          <w:bCs/>
        </w:rPr>
        <w:t xml:space="preserve">Functions to </w:t>
      </w:r>
      <w:r>
        <w:rPr>
          <w:b/>
          <w:bCs/>
        </w:rPr>
        <w:t xml:space="preserve">make </w:t>
      </w:r>
      <w:proofErr w:type="spellStart"/>
      <w:r>
        <w:rPr>
          <w:b/>
          <w:bCs/>
        </w:rPr>
        <w:t>mspms</w:t>
      </w:r>
      <w:proofErr w:type="spellEnd"/>
      <w:r>
        <w:rPr>
          <w:b/>
          <w:bCs/>
        </w:rPr>
        <w:t xml:space="preserve"> generically </w:t>
      </w:r>
      <w:proofErr w:type="gramStart"/>
      <w:r>
        <w:rPr>
          <w:b/>
          <w:bCs/>
        </w:rPr>
        <w:t>useful</w:t>
      </w:r>
      <w:proofErr w:type="gramEnd"/>
    </w:p>
    <w:p w14:paraId="55978172" w14:textId="77777777" w:rsidR="00C7002C" w:rsidRDefault="00C7002C" w:rsidP="007B24BC">
      <w:pPr>
        <w:rPr>
          <w:b/>
          <w:bCs/>
        </w:rPr>
      </w:pPr>
    </w:p>
    <w:p w14:paraId="33E9880E" w14:textId="3B70735A" w:rsidR="00C7002C" w:rsidRPr="00C7002C" w:rsidRDefault="00C7002C" w:rsidP="007B24BC">
      <w:r w:rsidRPr="00C7002C">
        <w:lastRenderedPageBreak/>
        <w:t xml:space="preserve">These </w:t>
      </w:r>
      <w:r>
        <w:t xml:space="preserve">functions intend to extend </w:t>
      </w:r>
      <w:proofErr w:type="spellStart"/>
      <w:r>
        <w:t>mspms</w:t>
      </w:r>
      <w:proofErr w:type="spellEnd"/>
      <w:r>
        <w:t xml:space="preserve"> analysis to the largest number of circumstances possible. Many of these functions are in continuous development based on issues raised by specific research groups on GitHub to address their specific needs. </w:t>
      </w:r>
    </w:p>
    <w:p w14:paraId="767C761C" w14:textId="77777777" w:rsidR="00C7002C" w:rsidRPr="00C7002C" w:rsidRDefault="00C7002C" w:rsidP="007B24BC">
      <w:pPr>
        <w:rPr>
          <w:b/>
          <w:bCs/>
        </w:rPr>
      </w:pPr>
    </w:p>
    <w:p w14:paraId="34D67653" w14:textId="27930E78" w:rsidR="00DA61FA" w:rsidRPr="00C7002C" w:rsidRDefault="00DA61FA" w:rsidP="007B24BC">
      <w:pPr>
        <w:rPr>
          <w:i/>
          <w:iCs/>
        </w:rPr>
      </w:pPr>
      <w:r w:rsidRPr="00C7002C">
        <w:rPr>
          <w:i/>
          <w:iCs/>
        </w:rPr>
        <w:t>Preprocessing</w:t>
      </w:r>
    </w:p>
    <w:p w14:paraId="00B8C513" w14:textId="2A2A039A" w:rsidR="00C7002C" w:rsidRDefault="00DA61FA" w:rsidP="00616263">
      <w:proofErr w:type="spellStart"/>
      <w:r>
        <w:t>Mspms</w:t>
      </w:r>
      <w:proofErr w:type="spellEnd"/>
      <w:r>
        <w:t xml:space="preserve"> is designed to be downstream of computationally intensive solutions for detecting and quantifying peptides. </w:t>
      </w:r>
      <w:r w:rsidR="00C7002C">
        <w:t xml:space="preserve">These solutions generally produce outputs that contain the same information but are formatted differently. To make </w:t>
      </w:r>
      <w:proofErr w:type="spellStart"/>
      <w:r w:rsidR="00C7002C">
        <w:t>mspms</w:t>
      </w:r>
      <w:proofErr w:type="spellEnd"/>
      <w:r w:rsidR="00C7002C">
        <w:t xml:space="preserve"> compatible with all of these different software solutions we provide functions that parse them into a consistent format that is then capable of being operated on by downstream functions. </w:t>
      </w:r>
    </w:p>
    <w:p w14:paraId="33C7E704" w14:textId="77777777" w:rsidR="00C7002C" w:rsidRDefault="00C7002C" w:rsidP="00616263"/>
    <w:p w14:paraId="0B205797" w14:textId="4B09D052" w:rsidR="000633B2" w:rsidRDefault="00DA61FA" w:rsidP="00616263">
      <w:r>
        <w:t xml:space="preserve">Currently, </w:t>
      </w:r>
      <w:proofErr w:type="spellStart"/>
      <w:r w:rsidR="00C7002C">
        <w:t>mspms</w:t>
      </w:r>
      <w:proofErr w:type="spellEnd"/>
      <w:r>
        <w:t xml:space="preserve"> supports output from PEAKS, but additional file converters from popular MS </w:t>
      </w:r>
      <w:r w:rsidR="00C7002C">
        <w:t xml:space="preserve">analysis software </w:t>
      </w:r>
      <w:r>
        <w:t>are in development</w:t>
      </w:r>
      <w:r w:rsidR="00C7002C">
        <w:t xml:space="preserve"> (Proteome Discoverer, </w:t>
      </w:r>
      <w:proofErr w:type="spellStart"/>
      <w:r w:rsidR="00C7002C">
        <w:t>FragPipe</w:t>
      </w:r>
      <w:proofErr w:type="spellEnd"/>
      <w:r w:rsidR="00C7002C">
        <w:t xml:space="preserve">, </w:t>
      </w:r>
      <w:proofErr w:type="spellStart"/>
      <w:r w:rsidR="00C7002C">
        <w:t>MaxQuant</w:t>
      </w:r>
      <w:proofErr w:type="spellEnd"/>
      <w:r w:rsidR="00C7002C">
        <w:t>)</w:t>
      </w:r>
      <w:r>
        <w:t xml:space="preserve">. </w:t>
      </w:r>
    </w:p>
    <w:p w14:paraId="095526CD" w14:textId="77777777" w:rsidR="00C7002C" w:rsidRDefault="00C7002C" w:rsidP="00616263"/>
    <w:p w14:paraId="4825CD74" w14:textId="25728B3A" w:rsidR="00C7002C" w:rsidRDefault="00C7002C" w:rsidP="00616263">
      <w:pPr>
        <w:rPr>
          <w:i/>
          <w:iCs/>
        </w:rPr>
      </w:pPr>
      <w:r>
        <w:rPr>
          <w:i/>
          <w:iCs/>
        </w:rPr>
        <w:t xml:space="preserve">All possible cleavages of peptide library </w:t>
      </w:r>
    </w:p>
    <w:p w14:paraId="023E37A4" w14:textId="77777777" w:rsidR="00C7002C" w:rsidRDefault="00C7002C" w:rsidP="00616263">
      <w:pPr>
        <w:rPr>
          <w:i/>
          <w:iCs/>
        </w:rPr>
      </w:pPr>
    </w:p>
    <w:p w14:paraId="439F9F86" w14:textId="5D02A4D1" w:rsidR="00C7002C" w:rsidRDefault="00C7002C" w:rsidP="00616263">
      <w:r>
        <w:t xml:space="preserve">It is necessary to determine all of the possible cleavages of a defined length in a peptide library for downstream analyses such as recognition motif visualization. </w:t>
      </w:r>
      <w:proofErr w:type="gramStart"/>
      <w:r>
        <w:t>We</w:t>
      </w:r>
      <w:proofErr w:type="gramEnd"/>
      <w:r>
        <w:t xml:space="preserve"> provide the </w:t>
      </w:r>
      <w:proofErr w:type="spellStart"/>
      <w:r>
        <w:t>calculate_all_cleavages</w:t>
      </w:r>
      <w:proofErr w:type="spellEnd"/>
      <w:r>
        <w:t xml:space="preserve">() function for this use case. This function takes a vector of given peptide sequences, and then splits them up into all possible cleavages of a user specified length. </w:t>
      </w:r>
    </w:p>
    <w:p w14:paraId="6A0311E5" w14:textId="77777777" w:rsidR="00C7002C" w:rsidRDefault="00C7002C" w:rsidP="00616263"/>
    <w:p w14:paraId="2FDA9648" w14:textId="77777777" w:rsidR="00C7002C" w:rsidRDefault="00C7002C" w:rsidP="00616263"/>
    <w:p w14:paraId="3290CB3C" w14:textId="7E643683" w:rsidR="00C7002C" w:rsidRDefault="00C7002C" w:rsidP="00C7002C">
      <w:pPr>
        <w:rPr>
          <w:b/>
          <w:bCs/>
        </w:rPr>
      </w:pPr>
      <w:r>
        <w:rPr>
          <w:b/>
          <w:bCs/>
        </w:rPr>
        <w:t>Data Processing/ Normalization</w:t>
      </w:r>
    </w:p>
    <w:p w14:paraId="5164B04D" w14:textId="77777777" w:rsidR="00C7002C" w:rsidRPr="00C7002C" w:rsidRDefault="00C7002C" w:rsidP="00616263">
      <w:pPr>
        <w:rPr>
          <w:sz w:val="32"/>
          <w:szCs w:val="32"/>
        </w:rPr>
      </w:pPr>
    </w:p>
    <w:p w14:paraId="3EC65F8D" w14:textId="595B0E9C" w:rsidR="00C7002C" w:rsidRPr="00C7002C" w:rsidRDefault="00DA61FA" w:rsidP="00DA61FA">
      <w:pPr>
        <w:rPr>
          <w:i/>
          <w:iCs/>
        </w:rPr>
      </w:pPr>
      <w:r w:rsidRPr="00C7002C">
        <w:rPr>
          <w:i/>
          <w:iCs/>
        </w:rPr>
        <w:t>Data Normalization</w:t>
      </w:r>
    </w:p>
    <w:p w14:paraId="71D7E28A" w14:textId="577A0BD4" w:rsidR="00DA61FA" w:rsidRDefault="00C7002C" w:rsidP="00616263">
      <w:r>
        <w:t xml:space="preserve">Median normalization is performed as implemented in the </w:t>
      </w:r>
      <w:proofErr w:type="spellStart"/>
      <w:r w:rsidRPr="00C7002C">
        <w:t>NormalyzerDE</w:t>
      </w:r>
      <w:proofErr w:type="spellEnd"/>
      <w:r>
        <w:t xml:space="preserve"> R</w:t>
      </w:r>
      <w:r>
        <w:t xml:space="preserve"> package</w:t>
      </w:r>
      <w:r>
        <w:fldChar w:fldCharType="begin"/>
      </w:r>
      <w:r>
        <w:instrText xml:space="preserve"> ADDIN ZOTERO_ITEM CSL_CITATION {"citationID":"NJTB8AJT","properties":{"formattedCitation":"\\super 2\\nosupersub{}","plainCitation":"2","noteIndex":0},"citationItems":[{"id":6188,"uris":["http://zotero.org/users/6494753/items/75YVYUEL"],"itemData":{"id":6188,"type":"article-journal","abstract":"Technical biases are introduced in omics data sets during data generation and interfere with the ability to study biological mechanisms. Several normalization approaches have been proposed to minimize the e</w:instrText>
      </w:r>
      <w:r>
        <w:rPr>
          <w:rFonts w:ascii="Cambria Math" w:hAnsi="Cambria Math" w:cs="Cambria Math"/>
        </w:rPr>
        <w:instrText>ﬀ</w:instrText>
      </w:r>
      <w:r>
        <w:instrText>ects of such biases, but ﬂuctuations in the electrospray current during liquid chromatography−mass spectrometry gradients cause local and sample-speciﬁc bias not considered by most approaches. Here we introduce a software named NormalyzerDE that includes a generic retention time (RT)segmented approach compatible with a wide range of global normalization approaches to reduce the e</w:instrText>
      </w:r>
      <w:r>
        <w:rPr>
          <w:rFonts w:ascii="Cambria Math" w:hAnsi="Cambria Math" w:cs="Cambria Math"/>
        </w:rPr>
        <w:instrText>ﬀ</w:instrText>
      </w:r>
      <w:r>
        <w:instrText>ects of time-resolved bias. The software o</w:instrText>
      </w:r>
      <w:r>
        <w:rPr>
          <w:rFonts w:ascii="Cambria Math" w:hAnsi="Cambria Math" w:cs="Cambria Math"/>
        </w:rPr>
        <w:instrText>ﬀ</w:instrText>
      </w:r>
      <w:r>
        <w:instrText>ers straightforward access to multiple normalization methods, allows for data set evaluation and normalization quality assessment as well as subsequent or independent di</w:instrText>
      </w:r>
      <w:r>
        <w:rPr>
          <w:rFonts w:ascii="Cambria Math" w:hAnsi="Cambria Math" w:cs="Cambria Math"/>
        </w:rPr>
        <w:instrText>ﬀ</w:instrText>
      </w:r>
      <w:r>
        <w:instrText>erential expression analysis using the empirical Bayes Limma approach. When evaluated on two spike-in data sets the RT-segmented approaches outperformed conventional approaches by detecting more peptides (8−36%) without loss of precision. Furthermore, di</w:instrText>
      </w:r>
      <w:r>
        <w:rPr>
          <w:rFonts w:ascii="Cambria Math" w:hAnsi="Cambria Math" w:cs="Cambria Math"/>
        </w:rPr>
        <w:instrText>ﬀ</w:instrText>
      </w:r>
      <w:r>
        <w:instrText>erential expression analysis using the Limma approach consistently increased recall (2−35%) compared to analysis of variance. The combination of RTnormalization and Limma was in one case able to distinguish 108% (2597 vs 1249) more spike-in peptides compared to traditional approaches. NormalyzerDE provides widely usable tools for performing normalization and evaluating the outcome and makes calculation of subsequent di</w:instrText>
      </w:r>
      <w:r>
        <w:rPr>
          <w:rFonts w:ascii="Cambria Math" w:hAnsi="Cambria Math" w:cs="Cambria Math"/>
        </w:rPr>
        <w:instrText>ﬀ</w:instrText>
      </w:r>
      <w:r>
        <w:instrText xml:space="preserve">erential expression statistics straightforward. The program is available as a web server at http://quantitativeproteomics.org/normalyzerde.","container-title":"Journal of Proteome Research","DOI":"10.1021/acs.jproteome.8b00523","ISSN":"1535-3893, 1535-3907","issue":"2","journalAbbreviation":"J. Proteome Res.","language":"en","page":"732-740","source":"DOI.org (Crossref)","title":"NormalyzerDE: Online Tool for Improved Normalization of Omics Expression Data and High-Sensitivity Differential Expression Analysis","title-short":"NormalyzerDE","volume":"18","author":[{"family":"Willforss","given":"Jakob"},{"family":"Chawade","given":"Aakash"},{"family":"Levander","given":"Fredrik"}],"issued":{"date-parts":[["2019",2,1]]}}}],"schema":"https://github.com/citation-style-language/schema/raw/master/csl-citation.json"} </w:instrText>
      </w:r>
      <w:r>
        <w:fldChar w:fldCharType="separate"/>
      </w:r>
      <w:r w:rsidRPr="00C7002C">
        <w:rPr>
          <w:rFonts w:ascii="Aptos" w:cs="Times New Roman"/>
          <w:vertAlign w:val="superscript"/>
        </w:rPr>
        <w:t>2</w:t>
      </w:r>
      <w:r>
        <w:fldChar w:fldCharType="end"/>
      </w:r>
      <w:r>
        <w:t xml:space="preserve">. The intensity from a peptide in a sample is first divided by the median of all peptides in the sample. </w:t>
      </w:r>
      <w:r w:rsidRPr="00C7002C">
        <w:t xml:space="preserve"> </w:t>
      </w:r>
      <w:r>
        <w:t xml:space="preserve">This value is then </w:t>
      </w:r>
      <w:r w:rsidRPr="00C7002C">
        <w:t xml:space="preserve">multiplied by the mean of median of sum of intensities of all </w:t>
      </w:r>
      <w:r>
        <w:t>peptides</w:t>
      </w:r>
      <w:r w:rsidRPr="00C7002C">
        <w:t xml:space="preserve"> in all samples. </w:t>
      </w:r>
    </w:p>
    <w:p w14:paraId="4E016479" w14:textId="77777777" w:rsidR="00C7002C" w:rsidRDefault="00C7002C" w:rsidP="00616263">
      <w:pPr>
        <w:rPr>
          <w:sz w:val="32"/>
          <w:szCs w:val="32"/>
        </w:rPr>
      </w:pPr>
    </w:p>
    <w:p w14:paraId="3FE4F898" w14:textId="032B4C7A" w:rsidR="00EF2CF4" w:rsidRDefault="00EF2CF4" w:rsidP="00EF2CF4">
      <w:pPr>
        <w:rPr>
          <w:i/>
          <w:iCs/>
        </w:rPr>
      </w:pPr>
      <w:r w:rsidRPr="00C7002C">
        <w:rPr>
          <w:i/>
          <w:iCs/>
        </w:rPr>
        <w:t>Outlier Removal</w:t>
      </w:r>
    </w:p>
    <w:p w14:paraId="55E28DEA" w14:textId="282A8BB8" w:rsidR="00C7002C" w:rsidRPr="00C7002C" w:rsidRDefault="00C7002C" w:rsidP="00EF2CF4">
      <w:r>
        <w:t xml:space="preserve">Outliers are detected using a </w:t>
      </w:r>
      <w:proofErr w:type="spellStart"/>
      <w:r>
        <w:t>dixon</w:t>
      </w:r>
      <w:proofErr w:type="spellEnd"/>
      <w:r>
        <w:t xml:space="preserve"> test as implemented in the outliers R package </w:t>
      </w:r>
      <w:r>
        <w:fldChar w:fldCharType="begin"/>
      </w:r>
      <w:r>
        <w:instrText xml:space="preserve"> ADDIN ZOTERO_ITEM CSL_CITATION {"citationID":"lSAlXOhu","properties":{"formattedCitation":"\\super 3\\nosupersub{}","plainCitation":"3","noteIndex":0},"citationItems":[{"id":6178,"uris":["http://zotero.org/users/6494753/items/L2KD5RA2"],"itemData":{"id":6178,"type":"article-journal","container-title":"Biometrics","DOI":"10.2307/3001634","ISSN":"0006341X","issue":"1","journalAbbreviation":"Biometrics","language":"en","page":"74","source":"DOI.org (Crossref)","title":"Processing Data for Outliers","volume":"9","author":[{"family":"Dixon","given":"W. J."}],"issued":{"date-parts":[["1953",3]]}}}],"schema":"https://github.com/citation-style-language/schema/raw/master/csl-citation.json"} </w:instrText>
      </w:r>
      <w:r>
        <w:fldChar w:fldCharType="separate"/>
      </w:r>
      <w:r w:rsidRPr="00C7002C">
        <w:rPr>
          <w:rFonts w:ascii="Aptos" w:cs="Times New Roman"/>
          <w:vertAlign w:val="superscript"/>
        </w:rPr>
        <w:t>3</w:t>
      </w:r>
      <w:r>
        <w:fldChar w:fldCharType="end"/>
      </w:r>
      <w:r>
        <w:t xml:space="preserve">. Values determined to be outliers (p &lt; 0.05) are converted to NA. </w:t>
      </w:r>
    </w:p>
    <w:p w14:paraId="35DCDB7D" w14:textId="77777777" w:rsidR="00EF2CF4" w:rsidRDefault="00EF2CF4" w:rsidP="00616263">
      <w:pPr>
        <w:rPr>
          <w:sz w:val="32"/>
          <w:szCs w:val="32"/>
        </w:rPr>
      </w:pPr>
    </w:p>
    <w:p w14:paraId="2F219DF1" w14:textId="25C4E400" w:rsidR="00EF2CF4" w:rsidRPr="00C7002C" w:rsidRDefault="00EF2CF4" w:rsidP="00EF2CF4">
      <w:pPr>
        <w:rPr>
          <w:i/>
          <w:iCs/>
        </w:rPr>
      </w:pPr>
      <w:r w:rsidRPr="00C7002C">
        <w:rPr>
          <w:i/>
          <w:iCs/>
        </w:rPr>
        <w:t>Data Imputation</w:t>
      </w:r>
    </w:p>
    <w:p w14:paraId="37B4F42E" w14:textId="18877683" w:rsidR="00EF2CF4" w:rsidRPr="00EF2CF4" w:rsidRDefault="00C7002C" w:rsidP="00EF2CF4">
      <w:r>
        <w:t xml:space="preserve">Values for missing data (peptides detected as 0) are imputed. First, a univariate distribution is fit on the lowest range of values as determined by noise * length.  using the MASS R package </w:t>
      </w:r>
      <w:r>
        <w:fldChar w:fldCharType="begin"/>
      </w:r>
      <w:r>
        <w:instrText xml:space="preserve"> ADDIN ZOTERO_ITEM CSL_CITATION {"citationID":"yz3vQ39T","properties":{"formattedCitation":"\\super 4\\nosupersub{}","plainCitation":"4","noteIndex":0},"citationItems":[{"id":6185,"uris":["http://zotero.org/users/6494753/items/ZDA4LRZT"],"itemData":{"id":6185,"type":"software","abstract":"Functions and datasets to support Venables and Ripley, \"Modern Applied Statistics with S\" (4th edition, 2002).","license":"GPL-2 | GPL-3","source":"R-Packages","title":"MASS: Support Functions and Datasets for Venables and Ripley's MASS","title-short":"MASS","URL":"https://cran.r-project.org/web/packages/MASS/index.html","version":"7.3-60.0.1","author":[{"family":"Ripley","given":"Brian"},{"family":"Venables","given":"Bill"},{"family":"Bates","given":"Douglas M."},{"family":"1998)","given":"Kurt Hornik (partial","non-dropping-particle":"ca","dropping-particle":"port"},{"family":"1998)","given":"Albrecht Gebhardt (partial","non-dropping-particle":"ca","dropping-particle":"port"},{"family":"Firth","given":"David"}],"accessed":{"date-parts":[["2024",4,22]]},"issued":{"date-parts":[["2024",1,13]]}}}],"schema":"https://github.com/citation-style-language/schema/raw/master/csl-citation.json"} </w:instrText>
      </w:r>
      <w:r>
        <w:fldChar w:fldCharType="separate"/>
      </w:r>
      <w:r w:rsidRPr="00C7002C">
        <w:rPr>
          <w:rFonts w:ascii="Aptos" w:cs="Times New Roman"/>
          <w:vertAlign w:val="superscript"/>
        </w:rPr>
        <w:t>4</w:t>
      </w:r>
      <w:r>
        <w:fldChar w:fldCharType="end"/>
      </w:r>
      <w:r>
        <w:t xml:space="preserve">. Then values are imputed using these parameters utilizing the truncated normal distribution as implemented in the </w:t>
      </w:r>
      <w:proofErr w:type="spellStart"/>
      <w:r>
        <w:t>truncnorm</w:t>
      </w:r>
      <w:proofErr w:type="spellEnd"/>
      <w:r>
        <w:t xml:space="preserve"> R package </w:t>
      </w:r>
      <w:r>
        <w:fldChar w:fldCharType="begin"/>
      </w:r>
      <w:r>
        <w:instrText xml:space="preserve"> ADDIN ZOTERO_ITEM CSL_CITATION {"citationID":"ibv7e1P3","properties":{"formattedCitation":"\\super 5\\nosupersub{}","plainCitation":"5","noteIndex":0},"citationItems":[{"id":6186,"uris":["http://zotero.org/users/6494753/items/AEUKMVV6"],"itemData":{"id":6186,"type":"software","abstract":"Density, probability, quantile and random number generation functions for the truncated normal distribution.","license":"GPL-2 | GPL-3 [expanded from: GPL (≥ 2)]","source":"R-Packages","title":"truncnorm: Truncated Normal Distribution","title-short":"truncnorm","URL":"https://cran.r-project.org/web/packages/truncnorm/index.html","version":"1.0-9","author":[{"family":"Mersmann","given":"Olaf"},{"family":"Trautmann","given":"Heike"},{"family":"Steuer","given":"Detlef"},{"family":"Bornkamp","given":"Björn"}],"accessed":{"date-parts":[["2024",4,22]]},"issued":{"date-parts":[["2023",3,20]]}}}],"schema":"https://github.com/citation-style-language/schema/raw/master/csl-citation.json"} </w:instrText>
      </w:r>
      <w:r>
        <w:fldChar w:fldCharType="separate"/>
      </w:r>
      <w:r w:rsidRPr="00C7002C">
        <w:rPr>
          <w:rFonts w:ascii="Aptos" w:cs="Times New Roman"/>
          <w:vertAlign w:val="superscript"/>
        </w:rPr>
        <w:t>5</w:t>
      </w:r>
      <w:r>
        <w:fldChar w:fldCharType="end"/>
      </w:r>
      <w:r>
        <w:t xml:space="preserve">.  Outlier values are not imputed. </w:t>
      </w:r>
    </w:p>
    <w:p w14:paraId="5F2F862D" w14:textId="77777777" w:rsidR="00EF2CF4" w:rsidRDefault="00EF2CF4" w:rsidP="00616263">
      <w:pPr>
        <w:rPr>
          <w:sz w:val="32"/>
          <w:szCs w:val="32"/>
        </w:rPr>
      </w:pPr>
    </w:p>
    <w:p w14:paraId="0D6BAAB2" w14:textId="24A729F1" w:rsidR="00EF2CF4" w:rsidRDefault="00EF2CF4" w:rsidP="00EF2CF4">
      <w:pPr>
        <w:rPr>
          <w:i/>
          <w:iCs/>
        </w:rPr>
      </w:pPr>
      <w:r w:rsidRPr="00C7002C">
        <w:rPr>
          <w:i/>
          <w:iCs/>
        </w:rPr>
        <w:lastRenderedPageBreak/>
        <w:t xml:space="preserve">Cleavage Motif </w:t>
      </w:r>
    </w:p>
    <w:p w14:paraId="76802835" w14:textId="16DAEC85" w:rsidR="00EF2CF4" w:rsidRPr="00EF2CF4" w:rsidRDefault="00C7002C" w:rsidP="00C7002C">
      <w:r>
        <w:t xml:space="preserve">Cleavage motifs are generated for each detected peptide. The experimentally detected peptide sequence is mapped to the corresponding peptide sequence in the peptide library it was derived from. Then, the number of amino acids a user specified distance from the cleavage motif </w:t>
      </w:r>
      <w:proofErr w:type="gramStart"/>
      <w:r>
        <w:t>are</w:t>
      </w:r>
      <w:proofErr w:type="gramEnd"/>
      <w:r>
        <w:t xml:space="preserve"> reported. If there is not an AA at that position of the peptide library because it is past the terminal end, that position of the cleavage motif is represented as a X. This is performed for detected peptides that were cleaved at the N terminus, the C terminus, and both the N and C terminus. </w:t>
      </w:r>
    </w:p>
    <w:p w14:paraId="277BE00A" w14:textId="77777777" w:rsidR="00EF2CF4" w:rsidRDefault="00EF2CF4" w:rsidP="00616263">
      <w:pPr>
        <w:rPr>
          <w:sz w:val="32"/>
          <w:szCs w:val="32"/>
        </w:rPr>
      </w:pPr>
    </w:p>
    <w:p w14:paraId="4347DBBA" w14:textId="0BE90DDE" w:rsidR="00C7002C" w:rsidRDefault="00C7002C" w:rsidP="00C7002C">
      <w:pPr>
        <w:rPr>
          <w:b/>
          <w:bCs/>
        </w:rPr>
      </w:pPr>
      <w:r>
        <w:rPr>
          <w:b/>
          <w:bCs/>
        </w:rPr>
        <w:t>Statistics</w:t>
      </w:r>
    </w:p>
    <w:p w14:paraId="2315F34E" w14:textId="77777777" w:rsidR="00EF2CF4" w:rsidRDefault="00EF2CF4" w:rsidP="00EF2CF4">
      <w:pPr>
        <w:rPr>
          <w:b/>
          <w:bCs/>
        </w:rPr>
      </w:pPr>
    </w:p>
    <w:p w14:paraId="12590430" w14:textId="0FF7EB9B" w:rsidR="00C7002C" w:rsidRDefault="00C7002C" w:rsidP="00EF2CF4">
      <w:r>
        <w:t xml:space="preserve">There are many statistics that could be performed on MSP-MS data depending on the experimental design. Most are best left to the researcher to implement on their own. Here we provide convenient implementations of a small subset of statistical tests that we have found to be generally useful for all MSP-MS experiments. </w:t>
      </w:r>
    </w:p>
    <w:p w14:paraId="400C6682" w14:textId="77777777" w:rsidR="00C7002C" w:rsidRDefault="00C7002C" w:rsidP="00EF2CF4"/>
    <w:p w14:paraId="10BA2A52" w14:textId="5623FBFB" w:rsidR="00C7002C" w:rsidRPr="00C7002C" w:rsidRDefault="00C7002C" w:rsidP="00EF2CF4">
      <w:pPr>
        <w:rPr>
          <w:i/>
          <w:iCs/>
        </w:rPr>
      </w:pPr>
      <w:r>
        <w:rPr>
          <w:i/>
          <w:iCs/>
        </w:rPr>
        <w:t>T tests</w:t>
      </w:r>
    </w:p>
    <w:p w14:paraId="3B31705F" w14:textId="63108D5E" w:rsidR="00C7002C" w:rsidRDefault="00EF2CF4" w:rsidP="00C7002C">
      <w:r>
        <w:t>Pairwise t-tests are performed for each</w:t>
      </w:r>
      <w:r w:rsidR="00C7002C">
        <w:t xml:space="preserve"> peptide grouped by</w:t>
      </w:r>
      <w:r>
        <w:t xml:space="preserve"> </w:t>
      </w:r>
      <w:r w:rsidR="00C7002C">
        <w:t xml:space="preserve">experimental </w:t>
      </w:r>
      <w:r>
        <w:t>condition</w:t>
      </w:r>
      <w:r w:rsidR="00C7002C">
        <w:t xml:space="preserve"> relative to time 0 as implemented in the </w:t>
      </w:r>
      <w:proofErr w:type="spellStart"/>
      <w:r w:rsidR="00C7002C">
        <w:t>Rstatix</w:t>
      </w:r>
      <w:proofErr w:type="spellEnd"/>
      <w:r w:rsidR="00C7002C">
        <w:t xml:space="preserve"> package </w:t>
      </w:r>
      <w:r w:rsidR="00C7002C">
        <w:fldChar w:fldCharType="begin"/>
      </w:r>
      <w:r w:rsidR="00C7002C">
        <w:instrText xml:space="preserve"> ADDIN ZOTERO_ITEM CSL_CITATION {"citationID":"GBScuSPY","properties":{"formattedCitation":"\\super 6\\nosupersub{}","plainCitation":"6","noteIndex":0},"citationItems":[{"id":6184,"uris":["http://zotero.org/users/6494753/items/KTDL3GPJ"],"itemData":{"id":6184,"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4,22]]},"issued":{"date-parts":[["2023",2,1]]}}}],"schema":"https://github.com/citation-style-language/schema/raw/master/csl-citation.json"} </w:instrText>
      </w:r>
      <w:r w:rsidR="00C7002C">
        <w:fldChar w:fldCharType="separate"/>
      </w:r>
      <w:r w:rsidR="00C7002C" w:rsidRPr="00C7002C">
        <w:rPr>
          <w:rFonts w:ascii="Aptos" w:cs="Times New Roman"/>
          <w:vertAlign w:val="superscript"/>
        </w:rPr>
        <w:t>6</w:t>
      </w:r>
      <w:r w:rsidR="00C7002C">
        <w:fldChar w:fldCharType="end"/>
      </w:r>
      <w:r w:rsidR="00C7002C">
        <w:t xml:space="preserve">. P values are subsequently FDR corrected. </w:t>
      </w:r>
    </w:p>
    <w:p w14:paraId="6C8F6348" w14:textId="77777777" w:rsidR="00C7002C" w:rsidRDefault="00C7002C" w:rsidP="00C7002C"/>
    <w:p w14:paraId="4CC7F7B2" w14:textId="12335112" w:rsidR="00C7002C" w:rsidRDefault="00C7002C" w:rsidP="00EF2CF4">
      <w:pPr>
        <w:rPr>
          <w:i/>
          <w:iCs/>
        </w:rPr>
      </w:pPr>
      <w:proofErr w:type="spellStart"/>
      <w:r>
        <w:rPr>
          <w:i/>
          <w:iCs/>
        </w:rPr>
        <w:t>Anova</w:t>
      </w:r>
      <w:proofErr w:type="spellEnd"/>
    </w:p>
    <w:p w14:paraId="6FD6FEA2" w14:textId="0FA74A95" w:rsidR="00C7002C" w:rsidRPr="00C7002C" w:rsidRDefault="00C7002C" w:rsidP="00EF2CF4">
      <w:r>
        <w:t xml:space="preserve">An </w:t>
      </w:r>
      <w:proofErr w:type="spellStart"/>
      <w:r>
        <w:t>anova</w:t>
      </w:r>
      <w:proofErr w:type="spellEnd"/>
      <w:r>
        <w:t xml:space="preserve"> is performed for each peptide grouped by experimental condition to test for an effect of time as implemented in the </w:t>
      </w:r>
      <w:proofErr w:type="spellStart"/>
      <w:r>
        <w:t>Rstatix</w:t>
      </w:r>
      <w:proofErr w:type="spellEnd"/>
      <w:r>
        <w:t xml:space="preserve"> package. P values are subsequently FDR corrected. </w:t>
      </w:r>
    </w:p>
    <w:p w14:paraId="096E2708" w14:textId="77777777" w:rsidR="00C7002C" w:rsidRDefault="00C7002C" w:rsidP="00EF2CF4"/>
    <w:p w14:paraId="51EFD5A5" w14:textId="2EA4BA49" w:rsidR="00C7002C" w:rsidRDefault="00C7002C" w:rsidP="00EF2CF4">
      <w:pPr>
        <w:rPr>
          <w:b/>
          <w:bCs/>
        </w:rPr>
      </w:pPr>
      <w:r w:rsidRPr="00C7002C">
        <w:rPr>
          <w:b/>
          <w:bCs/>
        </w:rPr>
        <w:t>Data Visualization</w:t>
      </w:r>
    </w:p>
    <w:p w14:paraId="53EE2D0D" w14:textId="77777777" w:rsidR="00C7002C" w:rsidRDefault="00C7002C" w:rsidP="00EF2CF4">
      <w:pPr>
        <w:rPr>
          <w:b/>
          <w:bCs/>
        </w:rPr>
      </w:pPr>
    </w:p>
    <w:p w14:paraId="7546717A" w14:textId="36CEAA86" w:rsidR="00C7002C" w:rsidRDefault="00C7002C" w:rsidP="00EF2CF4">
      <w:r>
        <w:t xml:space="preserve">Similar to our approach with statistics, we provide functions for plotting a subset of graphs that we have found to be generally useful for MSP-MS experiments. </w:t>
      </w:r>
    </w:p>
    <w:p w14:paraId="2C6DDC80" w14:textId="77777777" w:rsidR="00EF2CF4" w:rsidRDefault="00EF2CF4" w:rsidP="00EF2CF4"/>
    <w:p w14:paraId="3ED8593D" w14:textId="1F6B029B" w:rsidR="00C7002C" w:rsidRDefault="00C7002C" w:rsidP="00EF2CF4">
      <w:pPr>
        <w:rPr>
          <w:i/>
          <w:iCs/>
        </w:rPr>
      </w:pPr>
      <w:r>
        <w:rPr>
          <w:i/>
          <w:iCs/>
        </w:rPr>
        <w:t>Visualization of Specificity through Sequence</w:t>
      </w:r>
      <w:r w:rsidRPr="00C7002C">
        <w:rPr>
          <w:i/>
          <w:iCs/>
        </w:rPr>
        <w:t xml:space="preserve"> Motifs</w:t>
      </w:r>
    </w:p>
    <w:p w14:paraId="05B2362E" w14:textId="04AD9862" w:rsidR="00C7002C" w:rsidRDefault="00C7002C" w:rsidP="00EF2CF4">
      <w:r>
        <w:t xml:space="preserve">We provide a </w:t>
      </w:r>
      <w:proofErr w:type="spellStart"/>
      <w:r>
        <w:t>plot_cleavage_</w:t>
      </w:r>
      <w:proofErr w:type="gramStart"/>
      <w:r>
        <w:t>motifs</w:t>
      </w:r>
      <w:proofErr w:type="spellEnd"/>
      <w:r>
        <w:t>(</w:t>
      </w:r>
      <w:proofErr w:type="gramEnd"/>
      <w:r>
        <w:t xml:space="preserve">) function to visualize sequence specificity using sequence motif logos. A vector of user supplied sequence motifs are compared to the background of all possible combinations in the peptide library used for the experiment. This is implemented in the same manner as </w:t>
      </w:r>
      <w:proofErr w:type="spellStart"/>
      <w:r>
        <w:t>IceLogo</w:t>
      </w:r>
      <w:proofErr w:type="spellEnd"/>
      <w:r>
        <w:t xml:space="preserve">. The </w:t>
      </w:r>
      <w:proofErr w:type="spellStart"/>
      <w:r>
        <w:t>ggseqlogo</w:t>
      </w:r>
      <w:proofErr w:type="spellEnd"/>
      <w:r>
        <w:t xml:space="preserve">  R package </w:t>
      </w:r>
      <w:r>
        <w:fldChar w:fldCharType="begin"/>
      </w:r>
      <w:r>
        <w:instrText xml:space="preserve"> ADDIN ZOTERO_ITEM CSL_CITATION {"citationID":"DKvnxAFb","properties":{"formattedCitation":"\\super 7\\nosupersub{}","plainCitation":"7","noteIndex":0},"citationItems":[{"id":6179,"uris":["http://zotero.org/users/6494753/items/C5NKSHUE"],"itemData":{"id":6179,"type":"article-journal","abstract":"Summary: 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container-title":"Bioinformatics","DOI":"10.1093/bioinformatics/btx469","ISSN":"1367-4803, 1367-4811","issue":"22","language":"en","license":"https://academic.oup.com/journals/pages/about_us/legal/notices","page":"3645-3647","source":"DOI.org (Crossref)","title":"ggseqlogo: a versatile R package for drawing sequence logos","title-short":"ggseqlogo","volume":"33","author":[{"family":"Wagih","given":"Omar"}],"editor":[{"family":"Hancock","given":"John"}],"issued":{"date-parts":[["2017",11,15]]}}}],"schema":"https://github.com/citation-style-language/schema/raw/master/csl-citation.json"} </w:instrText>
      </w:r>
      <w:r>
        <w:fldChar w:fldCharType="separate"/>
      </w:r>
      <w:r w:rsidRPr="00C7002C">
        <w:rPr>
          <w:rFonts w:ascii="Aptos" w:cs="Times New Roman"/>
          <w:vertAlign w:val="superscript"/>
        </w:rPr>
        <w:t>7</w:t>
      </w:r>
      <w:r>
        <w:fldChar w:fldCharType="end"/>
      </w:r>
      <w:r>
        <w:t xml:space="preserve"> is then used to plot the underlying data. </w:t>
      </w:r>
    </w:p>
    <w:p w14:paraId="0A81D639" w14:textId="77777777" w:rsidR="00C7002C" w:rsidRDefault="00C7002C" w:rsidP="00EF2CF4"/>
    <w:p w14:paraId="440FE721" w14:textId="05ADA21C" w:rsidR="00C7002C" w:rsidRDefault="00C7002C" w:rsidP="00EF2CF4">
      <w:pPr>
        <w:rPr>
          <w:i/>
          <w:iCs/>
        </w:rPr>
      </w:pPr>
      <w:r w:rsidRPr="00C7002C">
        <w:rPr>
          <w:i/>
          <w:iCs/>
        </w:rPr>
        <w:t>Heatmap/</w:t>
      </w:r>
      <w:proofErr w:type="spellStart"/>
      <w:r w:rsidRPr="00C7002C">
        <w:rPr>
          <w:i/>
          <w:iCs/>
        </w:rPr>
        <w:t>Hierchical</w:t>
      </w:r>
      <w:proofErr w:type="spellEnd"/>
      <w:r w:rsidRPr="00C7002C">
        <w:rPr>
          <w:i/>
          <w:iCs/>
        </w:rPr>
        <w:t xml:space="preserve"> Clustering</w:t>
      </w:r>
    </w:p>
    <w:p w14:paraId="3D455766" w14:textId="2DA6173E" w:rsidR="00C7002C" w:rsidRDefault="00C7002C" w:rsidP="00EF2CF4">
      <w:r>
        <w:t xml:space="preserve">We provide </w:t>
      </w:r>
      <w:proofErr w:type="spellStart"/>
      <w:r>
        <w:t>plot_heatmap</w:t>
      </w:r>
      <w:proofErr w:type="spellEnd"/>
      <w:r>
        <w:t xml:space="preserve">() to visualize a heatmap of the normalized intensity, where the rows and columns have been subjected to </w:t>
      </w:r>
      <w:proofErr w:type="spellStart"/>
      <w:r>
        <w:t>hierchical</w:t>
      </w:r>
      <w:proofErr w:type="spellEnd"/>
      <w:r>
        <w:t xml:space="preserve"> clustering and the color of the cells represent the values the data as implemented in the </w:t>
      </w:r>
      <w:proofErr w:type="spellStart"/>
      <w:r>
        <w:t>heatmaply</w:t>
      </w:r>
      <w:proofErr w:type="spellEnd"/>
      <w:r>
        <w:t xml:space="preserve"> R package</w:t>
      </w:r>
      <w:r>
        <w:fldChar w:fldCharType="begin"/>
      </w:r>
      <w:r>
        <w:instrText xml:space="preserve"> ADDIN ZOTERO_ITEM CSL_CITATION {"citationID":"MgLT5Vdd","properties":{"formattedCitation":"\\super 8\\nosupersub{}","plainCitation":"8","noteIndex":0},"citationItems":[{"id":6177,"uris":["http://zotero.org/users/6494753/items/Q4G7HQD6"],"itemData":{"id":6177,"type":"article-journal","abstract":"Summary: heatmaply is an R package for easily creating interactive cluster heatmaps that can be shared online as a stand-alone HTML ﬁle. Interactivity includes a tooltip display of values when hovering over cells, as well as the ability to zoom in to speciﬁc sections of the ﬁgure from the data matrix, the side dendrograms, or annotated labels. Thanks to the synergistic relationship between heatmaply and other R packages, the user is empowered by a reﬁned control over the statistical and visual aspects of the heatmap layout.","container-title":"Bioinformatics","DOI":"10.1093/bioinformatics/btx657","ISSN":"1367-4803, 1367-4811","issue":"9","language":"en","license":"http://creativecommons.org/licenses/by/4.0/","page":"1600-1602","source":"DOI.org (Crossref)","title":"heatmaply: an R package for creating interactive cluster heatmaps for online publishing","title-short":"heatmaply","volume":"34","author":[{"family":"Galili","given":"Tal"},{"family":"O’Callaghan","given":"Alan"},{"family":"Sidi","given":"Jonathan"},{"family":"Sievert","given":"Carson"}],"editor":[{"family":"Wren","given":"Jonathan"}],"issued":{"date-parts":[["2018",5,1]]}}}],"schema":"https://github.com/citation-style-language/schema/raw/master/csl-citation.json"} </w:instrText>
      </w:r>
      <w:r>
        <w:fldChar w:fldCharType="separate"/>
      </w:r>
      <w:r w:rsidRPr="00C7002C">
        <w:rPr>
          <w:rFonts w:ascii="Aptos" w:cs="Times New Roman"/>
          <w:vertAlign w:val="superscript"/>
        </w:rPr>
        <w:t>8</w:t>
      </w:r>
      <w:r>
        <w:fldChar w:fldCharType="end"/>
      </w:r>
      <w:r>
        <w:t xml:space="preserve">. </w:t>
      </w:r>
      <w:r w:rsidR="00A043A6">
        <w:t>Euclidian</w:t>
      </w:r>
      <w:r>
        <w:t xml:space="preserve"> </w:t>
      </w:r>
      <w:r>
        <w:lastRenderedPageBreak/>
        <w:t xml:space="preserve">distance and the </w:t>
      </w:r>
      <w:r>
        <w:t xml:space="preserve">complete </w:t>
      </w:r>
      <w:r>
        <w:t>agglomeration</w:t>
      </w:r>
      <w:r>
        <w:t xml:space="preserve"> method</w:t>
      </w:r>
      <w:r>
        <w:t xml:space="preserve"> are used to perform the </w:t>
      </w:r>
      <w:proofErr w:type="spellStart"/>
      <w:r>
        <w:t>hierchical</w:t>
      </w:r>
      <w:proofErr w:type="spellEnd"/>
      <w:r>
        <w:t xml:space="preserve"> clustering. </w:t>
      </w:r>
    </w:p>
    <w:p w14:paraId="29736533" w14:textId="77777777" w:rsidR="00C7002C" w:rsidRDefault="00C7002C" w:rsidP="00EF2CF4"/>
    <w:p w14:paraId="5761E8E3" w14:textId="3AFFD324" w:rsidR="00C7002C" w:rsidRPr="00C7002C" w:rsidRDefault="00C7002C" w:rsidP="00EF2CF4">
      <w:pPr>
        <w:rPr>
          <w:i/>
          <w:iCs/>
        </w:rPr>
      </w:pPr>
      <w:r w:rsidRPr="00C7002C">
        <w:rPr>
          <w:i/>
          <w:iCs/>
        </w:rPr>
        <w:t>PCA</w:t>
      </w:r>
    </w:p>
    <w:p w14:paraId="23E4FA36" w14:textId="17B24A67" w:rsidR="00C7002C" w:rsidRDefault="00C7002C" w:rsidP="00EF2CF4">
      <w:r>
        <w:t xml:space="preserve">We provide </w:t>
      </w:r>
      <w:proofErr w:type="spellStart"/>
      <w:r>
        <w:t>plot_pca</w:t>
      </w:r>
      <w:proofErr w:type="spellEnd"/>
      <w:r>
        <w:t>() as a connivence function to visualize the first two principle components of the data colored by time, and label shapes showing the experimental condition using the ggplot2 package</w:t>
      </w:r>
      <w:r>
        <w:fldChar w:fldCharType="begin"/>
      </w:r>
      <w:r>
        <w:instrText xml:space="preserve"> ADDIN ZOTERO_ITEM CSL_CITATION {"citationID":"dXyg7800","properties":{"formattedCitation":"\\super 9\\nosupersub{}","plainCitation":"9","noteIndex":0},"citationItems":[{"id":6183,"uris":["http://zotero.org/users/6494753/items/XK3XH4TT"],"itemData":{"id":6183,"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0","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4",4,22]]},"issued":{"date-parts":[["2024",2,23]]}}}],"schema":"https://github.com/citation-style-language/schema/raw/master/csl-citation.json"} </w:instrText>
      </w:r>
      <w:r>
        <w:fldChar w:fldCharType="separate"/>
      </w:r>
      <w:r w:rsidRPr="00C7002C">
        <w:rPr>
          <w:rFonts w:ascii="Aptos" w:cs="Times New Roman"/>
          <w:vertAlign w:val="superscript"/>
        </w:rPr>
        <w:t>9</w:t>
      </w:r>
      <w:r>
        <w:fldChar w:fldCharType="end"/>
      </w:r>
      <w:r>
        <w:t xml:space="preserve">. Only complete cases are considered, the peptides determined to have outliers are omitted. </w:t>
      </w:r>
    </w:p>
    <w:p w14:paraId="085D8857" w14:textId="77777777" w:rsidR="00C7002C" w:rsidRDefault="00C7002C" w:rsidP="00EF2CF4"/>
    <w:p w14:paraId="5E1873BD" w14:textId="1A9A7A31" w:rsidR="00C7002C" w:rsidRDefault="00C7002C" w:rsidP="00EF2CF4">
      <w:pPr>
        <w:rPr>
          <w:i/>
          <w:iCs/>
        </w:rPr>
      </w:pPr>
      <w:r w:rsidRPr="00C7002C">
        <w:rPr>
          <w:i/>
          <w:iCs/>
        </w:rPr>
        <w:t>Time Course</w:t>
      </w:r>
    </w:p>
    <w:p w14:paraId="416E5524" w14:textId="4995E7AD" w:rsidR="00C7002C" w:rsidRPr="00C7002C" w:rsidRDefault="00C7002C" w:rsidP="00EF2CF4">
      <w:r>
        <w:t xml:space="preserve">We provide </w:t>
      </w:r>
      <w:proofErr w:type="spellStart"/>
      <w:r>
        <w:t>plot_time_</w:t>
      </w:r>
      <w:proofErr w:type="gramStart"/>
      <w:r>
        <w:t>course</w:t>
      </w:r>
      <w:proofErr w:type="spellEnd"/>
      <w:r>
        <w:t>(</w:t>
      </w:r>
      <w:proofErr w:type="gramEnd"/>
      <w:r>
        <w:t>) as a convivence function to visualize the intensity of peptides over time by condition using the ggplot2 package.</w:t>
      </w:r>
    </w:p>
    <w:p w14:paraId="1C5BE680" w14:textId="77777777" w:rsidR="00DA61FA" w:rsidRDefault="00DA61FA" w:rsidP="00616263">
      <w:pPr>
        <w:rPr>
          <w:sz w:val="32"/>
          <w:szCs w:val="32"/>
        </w:rPr>
      </w:pPr>
    </w:p>
    <w:p w14:paraId="57F78340" w14:textId="77777777" w:rsidR="00DA61FA" w:rsidRDefault="00DA61FA" w:rsidP="00616263">
      <w:pPr>
        <w:rPr>
          <w:sz w:val="32"/>
          <w:szCs w:val="32"/>
        </w:rPr>
      </w:pPr>
    </w:p>
    <w:p w14:paraId="58B70A45" w14:textId="17E0C1FD" w:rsidR="00616263" w:rsidRDefault="00616263" w:rsidP="00616263">
      <w:pPr>
        <w:rPr>
          <w:sz w:val="32"/>
          <w:szCs w:val="32"/>
        </w:rPr>
      </w:pPr>
      <w:r>
        <w:rPr>
          <w:sz w:val="32"/>
          <w:szCs w:val="32"/>
        </w:rPr>
        <w:t>Results</w:t>
      </w:r>
      <w:r w:rsidRPr="00616263">
        <w:rPr>
          <w:sz w:val="32"/>
          <w:szCs w:val="32"/>
        </w:rPr>
        <w:t>:</w:t>
      </w:r>
    </w:p>
    <w:p w14:paraId="5A4EE44C" w14:textId="77777777" w:rsidR="000F5822" w:rsidRDefault="000F5822" w:rsidP="00616263">
      <w:pPr>
        <w:rPr>
          <w:sz w:val="32"/>
          <w:szCs w:val="32"/>
        </w:rPr>
      </w:pPr>
    </w:p>
    <w:p w14:paraId="4E9E162E" w14:textId="20787DF4" w:rsidR="000F5822" w:rsidRDefault="000F5822" w:rsidP="00616263">
      <w:r>
        <w:t xml:space="preserve">To illustrate </w:t>
      </w:r>
      <w:r w:rsidR="00C7002C">
        <w:t xml:space="preserve">the utility of </w:t>
      </w:r>
      <w:proofErr w:type="spellStart"/>
      <w:r w:rsidR="00C7002C">
        <w:t>mspms</w:t>
      </w:r>
      <w:proofErr w:type="spellEnd"/>
      <w:r w:rsidR="00C7002C">
        <w:t>, we ……….</w:t>
      </w:r>
      <w:r w:rsidR="000726EB">
        <w:t xml:space="preserve"> </w:t>
      </w:r>
    </w:p>
    <w:p w14:paraId="5A5D7106" w14:textId="77777777" w:rsidR="000F5822" w:rsidRDefault="000F5822" w:rsidP="00616263"/>
    <w:p w14:paraId="37AD721F" w14:textId="77777777" w:rsidR="000F5822" w:rsidRDefault="000F5822" w:rsidP="00616263"/>
    <w:p w14:paraId="46C4E3AF" w14:textId="59426D1C" w:rsidR="001655EF" w:rsidRDefault="001655EF"/>
    <w:p w14:paraId="0EACB1EA" w14:textId="77777777" w:rsidR="001655EF" w:rsidRDefault="001655EF"/>
    <w:p w14:paraId="523FC1F7" w14:textId="6265ED00" w:rsidR="000F5822" w:rsidRPr="000F5822" w:rsidRDefault="00616263">
      <w:pPr>
        <w:rPr>
          <w:sz w:val="32"/>
          <w:szCs w:val="32"/>
        </w:rPr>
      </w:pPr>
      <w:r>
        <w:rPr>
          <w:sz w:val="32"/>
          <w:szCs w:val="32"/>
        </w:rPr>
        <w:t>Discussion</w:t>
      </w:r>
      <w:r w:rsidRPr="00616263">
        <w:rPr>
          <w:sz w:val="32"/>
          <w:szCs w:val="32"/>
        </w:rPr>
        <w:t>:</w:t>
      </w:r>
    </w:p>
    <w:p w14:paraId="334A8D63" w14:textId="619850E3" w:rsidR="00E04EEF" w:rsidRDefault="00E04EEF"/>
    <w:p w14:paraId="369CB6C6" w14:textId="77777777" w:rsidR="000726EB" w:rsidRDefault="000726EB"/>
    <w:p w14:paraId="329871CB" w14:textId="77777777" w:rsidR="00C7002C" w:rsidRDefault="00C7002C"/>
    <w:p w14:paraId="782ECD92" w14:textId="77777777" w:rsidR="00C7002C" w:rsidRDefault="00C7002C"/>
    <w:p w14:paraId="13181589" w14:textId="3534C888" w:rsidR="00E04EEF" w:rsidRDefault="000726EB">
      <w:proofErr w:type="spellStart"/>
      <w:r>
        <w:t>mspms</w:t>
      </w:r>
      <w:proofErr w:type="spellEnd"/>
      <w:r w:rsidR="000F5822">
        <w:t xml:space="preserve"> is a simple-to-use tool, that is specifically designed for biologists or mass </w:t>
      </w:r>
      <w:proofErr w:type="spellStart"/>
      <w:r w:rsidR="000F5822">
        <w:t>spectrometrists</w:t>
      </w:r>
      <w:proofErr w:type="spellEnd"/>
      <w:r w:rsidR="000F5822">
        <w:t xml:space="preserve"> who wish to analyze data produced through the MSP-MS method. </w:t>
      </w:r>
    </w:p>
    <w:p w14:paraId="57F77574" w14:textId="77777777" w:rsidR="000F5822" w:rsidRDefault="000F5822"/>
    <w:p w14:paraId="674711CC" w14:textId="70646F22" w:rsidR="000F5822" w:rsidRDefault="000F5822"/>
    <w:p w14:paraId="669E3A54" w14:textId="77777777" w:rsidR="00F87FE0" w:rsidRDefault="00F87FE0"/>
    <w:p w14:paraId="65EB4D5D" w14:textId="77777777" w:rsidR="00F87FE0" w:rsidRDefault="00F87FE0"/>
    <w:p w14:paraId="0A5A6532" w14:textId="316EE26C" w:rsidR="00F87FE0" w:rsidRDefault="00F87FE0" w:rsidP="00F87FE0">
      <w:pPr>
        <w:rPr>
          <w:sz w:val="32"/>
          <w:szCs w:val="32"/>
        </w:rPr>
      </w:pPr>
      <w:r>
        <w:rPr>
          <w:sz w:val="32"/>
          <w:szCs w:val="32"/>
        </w:rPr>
        <w:t>Acknowledgements</w:t>
      </w:r>
    </w:p>
    <w:p w14:paraId="74B37619" w14:textId="16DFBBA8" w:rsidR="00F87FE0" w:rsidRPr="00F87FE0" w:rsidRDefault="00F87FE0" w:rsidP="00F87FE0">
      <w:pPr>
        <w:pStyle w:val="NormalWeb"/>
      </w:pPr>
      <w:r w:rsidRPr="00F87FE0">
        <w:rPr>
          <w:rFonts w:ascii="TimesNewRomanPS" w:hAnsi="TimesNewRomanPS"/>
          <w:sz w:val="22"/>
          <w:szCs w:val="22"/>
        </w:rPr>
        <w:t xml:space="preserve">Charlie Bayne </w:t>
      </w:r>
      <w:r w:rsidRPr="00F87FE0">
        <w:rPr>
          <w:rFonts w:ascii="TimesNewRomanPS" w:hAnsi="TimesNewRomanPS"/>
          <w:sz w:val="22"/>
          <w:szCs w:val="22"/>
        </w:rPr>
        <w:t xml:space="preserve">was supported in part by the UCSD Graduate Training Program in Cellular and Molecular Pharmacology through an institutional training grant from the National Institute of General Medical Sciences, T32 GM007752. </w:t>
      </w:r>
    </w:p>
    <w:p w14:paraId="0C8E1C17" w14:textId="77777777" w:rsidR="00F87FE0" w:rsidRPr="000F5822" w:rsidRDefault="00F87FE0" w:rsidP="00F87FE0">
      <w:pPr>
        <w:rPr>
          <w:sz w:val="32"/>
          <w:szCs w:val="32"/>
        </w:rPr>
      </w:pPr>
    </w:p>
    <w:p w14:paraId="1FE0B3B2" w14:textId="77777777" w:rsidR="00F87FE0" w:rsidRDefault="00F87FE0"/>
    <w:sectPr w:rsidR="00F87FE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A0AC7D" w14:textId="77777777" w:rsidR="00DF6965" w:rsidRDefault="00DF6965" w:rsidP="00DA61FA">
      <w:r>
        <w:separator/>
      </w:r>
    </w:p>
  </w:endnote>
  <w:endnote w:type="continuationSeparator" w:id="0">
    <w:p w14:paraId="1E635AD7" w14:textId="77777777" w:rsidR="00DF6965" w:rsidRDefault="00DF6965" w:rsidP="00DA6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
    <w:altName w:val="Times New Roman"/>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73517A" w14:textId="77777777" w:rsidR="00DF6965" w:rsidRDefault="00DF6965" w:rsidP="00DA61FA">
      <w:r>
        <w:separator/>
      </w:r>
    </w:p>
  </w:footnote>
  <w:footnote w:type="continuationSeparator" w:id="0">
    <w:p w14:paraId="5611543E" w14:textId="77777777" w:rsidR="00DF6965" w:rsidRDefault="00DF6965" w:rsidP="00DA61F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5EF"/>
    <w:rsid w:val="000175EC"/>
    <w:rsid w:val="000633B2"/>
    <w:rsid w:val="000726EB"/>
    <w:rsid w:val="000760FC"/>
    <w:rsid w:val="000F5822"/>
    <w:rsid w:val="00123442"/>
    <w:rsid w:val="00145366"/>
    <w:rsid w:val="001655EF"/>
    <w:rsid w:val="00203808"/>
    <w:rsid w:val="00273727"/>
    <w:rsid w:val="002C62AD"/>
    <w:rsid w:val="003703F0"/>
    <w:rsid w:val="005351BA"/>
    <w:rsid w:val="005D2CFE"/>
    <w:rsid w:val="00616263"/>
    <w:rsid w:val="006D1F23"/>
    <w:rsid w:val="00717ECB"/>
    <w:rsid w:val="007B24BC"/>
    <w:rsid w:val="008E6F40"/>
    <w:rsid w:val="009B4A5C"/>
    <w:rsid w:val="00A043A6"/>
    <w:rsid w:val="00A676E3"/>
    <w:rsid w:val="00AC1566"/>
    <w:rsid w:val="00AE1B5F"/>
    <w:rsid w:val="00B60376"/>
    <w:rsid w:val="00C40DD3"/>
    <w:rsid w:val="00C7002C"/>
    <w:rsid w:val="00DA61FA"/>
    <w:rsid w:val="00DF6965"/>
    <w:rsid w:val="00E04EEF"/>
    <w:rsid w:val="00E16F89"/>
    <w:rsid w:val="00EB0E14"/>
    <w:rsid w:val="00EF2CF4"/>
    <w:rsid w:val="00F87F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A4D86F9"/>
  <w15:chartTrackingRefBased/>
  <w15:docId w15:val="{35CC24D8-746D-F340-84F3-39301DEC42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55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55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655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55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55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55E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55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55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55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5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55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655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55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55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55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55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55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55EF"/>
    <w:rPr>
      <w:rFonts w:eastAsiaTheme="majorEastAsia" w:cstheme="majorBidi"/>
      <w:color w:val="272727" w:themeColor="text1" w:themeTint="D8"/>
    </w:rPr>
  </w:style>
  <w:style w:type="paragraph" w:styleId="Title">
    <w:name w:val="Title"/>
    <w:basedOn w:val="Normal"/>
    <w:next w:val="Normal"/>
    <w:link w:val="TitleChar"/>
    <w:uiPriority w:val="10"/>
    <w:qFormat/>
    <w:rsid w:val="001655E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5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55E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55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55E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55EF"/>
    <w:rPr>
      <w:i/>
      <w:iCs/>
      <w:color w:val="404040" w:themeColor="text1" w:themeTint="BF"/>
    </w:rPr>
  </w:style>
  <w:style w:type="paragraph" w:styleId="ListParagraph">
    <w:name w:val="List Paragraph"/>
    <w:basedOn w:val="Normal"/>
    <w:uiPriority w:val="34"/>
    <w:qFormat/>
    <w:rsid w:val="001655EF"/>
    <w:pPr>
      <w:ind w:left="720"/>
      <w:contextualSpacing/>
    </w:pPr>
  </w:style>
  <w:style w:type="character" w:styleId="IntenseEmphasis">
    <w:name w:val="Intense Emphasis"/>
    <w:basedOn w:val="DefaultParagraphFont"/>
    <w:uiPriority w:val="21"/>
    <w:qFormat/>
    <w:rsid w:val="001655EF"/>
    <w:rPr>
      <w:i/>
      <w:iCs/>
      <w:color w:val="0F4761" w:themeColor="accent1" w:themeShade="BF"/>
    </w:rPr>
  </w:style>
  <w:style w:type="paragraph" w:styleId="IntenseQuote">
    <w:name w:val="Intense Quote"/>
    <w:basedOn w:val="Normal"/>
    <w:next w:val="Normal"/>
    <w:link w:val="IntenseQuoteChar"/>
    <w:uiPriority w:val="30"/>
    <w:qFormat/>
    <w:rsid w:val="001655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55EF"/>
    <w:rPr>
      <w:i/>
      <w:iCs/>
      <w:color w:val="0F4761" w:themeColor="accent1" w:themeShade="BF"/>
    </w:rPr>
  </w:style>
  <w:style w:type="character" w:styleId="IntenseReference">
    <w:name w:val="Intense Reference"/>
    <w:basedOn w:val="DefaultParagraphFont"/>
    <w:uiPriority w:val="32"/>
    <w:qFormat/>
    <w:rsid w:val="001655EF"/>
    <w:rPr>
      <w:b/>
      <w:bCs/>
      <w:smallCaps/>
      <w:color w:val="0F4761" w:themeColor="accent1" w:themeShade="BF"/>
      <w:spacing w:val="5"/>
    </w:rPr>
  </w:style>
  <w:style w:type="paragraph" w:styleId="Header">
    <w:name w:val="header"/>
    <w:basedOn w:val="Normal"/>
    <w:link w:val="HeaderChar"/>
    <w:uiPriority w:val="99"/>
    <w:unhideWhenUsed/>
    <w:rsid w:val="00DA61FA"/>
    <w:pPr>
      <w:tabs>
        <w:tab w:val="center" w:pos="4680"/>
        <w:tab w:val="right" w:pos="9360"/>
      </w:tabs>
    </w:pPr>
  </w:style>
  <w:style w:type="character" w:customStyle="1" w:styleId="HeaderChar">
    <w:name w:val="Header Char"/>
    <w:basedOn w:val="DefaultParagraphFont"/>
    <w:link w:val="Header"/>
    <w:uiPriority w:val="99"/>
    <w:rsid w:val="00DA61FA"/>
  </w:style>
  <w:style w:type="paragraph" w:styleId="Footer">
    <w:name w:val="footer"/>
    <w:basedOn w:val="Normal"/>
    <w:link w:val="FooterChar"/>
    <w:uiPriority w:val="99"/>
    <w:unhideWhenUsed/>
    <w:rsid w:val="00DA61FA"/>
    <w:pPr>
      <w:tabs>
        <w:tab w:val="center" w:pos="4680"/>
        <w:tab w:val="right" w:pos="9360"/>
      </w:tabs>
    </w:pPr>
  </w:style>
  <w:style w:type="character" w:customStyle="1" w:styleId="FooterChar">
    <w:name w:val="Footer Char"/>
    <w:basedOn w:val="DefaultParagraphFont"/>
    <w:link w:val="Footer"/>
    <w:uiPriority w:val="99"/>
    <w:rsid w:val="00DA61FA"/>
  </w:style>
  <w:style w:type="character" w:styleId="Hyperlink">
    <w:name w:val="Hyperlink"/>
    <w:basedOn w:val="DefaultParagraphFont"/>
    <w:uiPriority w:val="99"/>
    <w:unhideWhenUsed/>
    <w:rsid w:val="00EF2CF4"/>
    <w:rPr>
      <w:color w:val="467886" w:themeColor="hyperlink"/>
      <w:u w:val="single"/>
    </w:rPr>
  </w:style>
  <w:style w:type="character" w:styleId="UnresolvedMention">
    <w:name w:val="Unresolved Mention"/>
    <w:basedOn w:val="DefaultParagraphFont"/>
    <w:uiPriority w:val="99"/>
    <w:semiHidden/>
    <w:unhideWhenUsed/>
    <w:rsid w:val="00EF2CF4"/>
    <w:rPr>
      <w:color w:val="605E5C"/>
      <w:shd w:val="clear" w:color="auto" w:fill="E1DFDD"/>
    </w:rPr>
  </w:style>
  <w:style w:type="character" w:styleId="FollowedHyperlink">
    <w:name w:val="FollowedHyperlink"/>
    <w:basedOn w:val="DefaultParagraphFont"/>
    <w:uiPriority w:val="99"/>
    <w:semiHidden/>
    <w:unhideWhenUsed/>
    <w:rsid w:val="00EF2CF4"/>
    <w:rPr>
      <w:color w:val="96607D" w:themeColor="followedHyperlink"/>
      <w:u w:val="single"/>
    </w:rPr>
  </w:style>
  <w:style w:type="paragraph" w:styleId="NormalWeb">
    <w:name w:val="Normal (Web)"/>
    <w:basedOn w:val="Normal"/>
    <w:uiPriority w:val="99"/>
    <w:semiHidden/>
    <w:unhideWhenUsed/>
    <w:rsid w:val="00F87FE0"/>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119243">
      <w:bodyDiv w:val="1"/>
      <w:marLeft w:val="0"/>
      <w:marRight w:val="0"/>
      <w:marTop w:val="0"/>
      <w:marBottom w:val="0"/>
      <w:divBdr>
        <w:top w:val="none" w:sz="0" w:space="0" w:color="auto"/>
        <w:left w:val="none" w:sz="0" w:space="0" w:color="auto"/>
        <w:bottom w:val="none" w:sz="0" w:space="0" w:color="auto"/>
        <w:right w:val="none" w:sz="0" w:space="0" w:color="auto"/>
      </w:divBdr>
    </w:div>
    <w:div w:id="1092816521">
      <w:bodyDiv w:val="1"/>
      <w:marLeft w:val="0"/>
      <w:marRight w:val="0"/>
      <w:marTop w:val="0"/>
      <w:marBottom w:val="0"/>
      <w:divBdr>
        <w:top w:val="none" w:sz="0" w:space="0" w:color="auto"/>
        <w:left w:val="none" w:sz="0" w:space="0" w:color="auto"/>
        <w:bottom w:val="none" w:sz="0" w:space="0" w:color="auto"/>
        <w:right w:val="none" w:sz="0" w:space="0" w:color="auto"/>
      </w:divBdr>
      <w:divsChild>
        <w:div w:id="591743443">
          <w:marLeft w:val="0"/>
          <w:marRight w:val="0"/>
          <w:marTop w:val="0"/>
          <w:marBottom w:val="0"/>
          <w:divBdr>
            <w:top w:val="none" w:sz="0" w:space="0" w:color="auto"/>
            <w:left w:val="none" w:sz="0" w:space="0" w:color="auto"/>
            <w:bottom w:val="none" w:sz="0" w:space="0" w:color="auto"/>
            <w:right w:val="none" w:sz="0" w:space="0" w:color="auto"/>
          </w:divBdr>
          <w:divsChild>
            <w:div w:id="478156225">
              <w:marLeft w:val="0"/>
              <w:marRight w:val="0"/>
              <w:marTop w:val="0"/>
              <w:marBottom w:val="0"/>
              <w:divBdr>
                <w:top w:val="none" w:sz="0" w:space="0" w:color="auto"/>
                <w:left w:val="none" w:sz="0" w:space="0" w:color="auto"/>
                <w:bottom w:val="none" w:sz="0" w:space="0" w:color="auto"/>
                <w:right w:val="none" w:sz="0" w:space="0" w:color="auto"/>
              </w:divBdr>
              <w:divsChild>
                <w:div w:id="2048866685">
                  <w:marLeft w:val="0"/>
                  <w:marRight w:val="0"/>
                  <w:marTop w:val="0"/>
                  <w:marBottom w:val="0"/>
                  <w:divBdr>
                    <w:top w:val="none" w:sz="0" w:space="0" w:color="auto"/>
                    <w:left w:val="none" w:sz="0" w:space="0" w:color="auto"/>
                    <w:bottom w:val="none" w:sz="0" w:space="0" w:color="auto"/>
                    <w:right w:val="none" w:sz="0" w:space="0" w:color="auto"/>
                  </w:divBdr>
                  <w:divsChild>
                    <w:div w:id="168408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010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gonzalezlab.shinyapps.io/mspms_shiny/"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baynec2/mspms"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1</TotalTime>
  <Pages>6</Pages>
  <Words>3795</Words>
  <Characters>21634</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16</cp:revision>
  <dcterms:created xsi:type="dcterms:W3CDTF">2024-04-16T20:03:00Z</dcterms:created>
  <dcterms:modified xsi:type="dcterms:W3CDTF">2024-04-23T0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ZNCav95"/&gt;&lt;style id="http://www.zotero.org/styles/nature" hasBibliography="1" bibliographyStyleHasBeenSet="0"/&gt;&lt;prefs&gt;&lt;pref name="fieldType" value="Field"/&gt;&lt;/prefs&gt;&lt;/data&gt;</vt:lpwstr>
  </property>
</Properties>
</file>